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B06AD8">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B06AD8">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B06AD8">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B06AD8">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B06AD8">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B06AD8">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B06AD8">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B06AD8">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B06AD8">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B06AD8">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B06AD8">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B06AD8">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B06AD8">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B06AD8">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B06AD8">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B06AD8">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B06AD8">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B06AD8">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B06AD8">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B06AD8">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B06AD8">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B06AD8">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B06AD8">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B06AD8">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B06AD8">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B06AD8">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B06AD8">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B06AD8">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B06AD8">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B06AD8">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B06AD8">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B06AD8">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B06AD8">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B06AD8">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B06AD8">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B06AD8">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B06AD8">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B06AD8">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B06AD8">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B06AD8">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258F96C7" w14:textId="1BE72F43" w:rsidR="00D30241"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10980F16" w14:textId="77777777" w:rsidR="00D30241" w:rsidRPr="00036197" w:rsidRDefault="00D30241" w:rsidP="00132847"/>
    <w:p w14:paraId="78E22E5D" w14:textId="7D3D2ADB" w:rsidR="004A65AC" w:rsidRDefault="004A65AC" w:rsidP="00132847">
      <w:r>
        <w:t xml:space="preserve">FRP </w:t>
      </w:r>
      <w:r w:rsidR="009F731B">
        <w:t>monitoring</w:t>
      </w:r>
      <w:r>
        <w:t xml:space="preserve"> takes a whole-ecosystem approach for describing the capacity, opportunity, and realized function (sensu Simenstad XXX) provided by wetland restoration to at-risk fishes. </w:t>
      </w:r>
    </w:p>
    <w:p w14:paraId="2B12EBE2" w14:textId="77777777" w:rsidR="004A65AC" w:rsidRDefault="004A65AC" w:rsidP="00132847"/>
    <w:p w14:paraId="2E137AF7" w14:textId="1819A671" w:rsidR="004A65AC"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commentRangeStart w:id="4"/>
      <w:r w:rsidR="004A65AC">
        <w:t xml:space="preserve">Monitoring </w:t>
      </w:r>
    </w:p>
    <w:p w14:paraId="34877AB6" w14:textId="01FBA5C7" w:rsidR="00A27634" w:rsidRPr="00036197" w:rsidRDefault="00D04648" w:rsidP="00132847">
      <w:r>
        <w:t>The</w:t>
      </w:r>
      <w:r w:rsidR="00B022AD">
        <w:t xml:space="preserve"> </w:t>
      </w:r>
      <w:r>
        <w:t>spatial and temporal variability inherent in these taxa</w:t>
      </w:r>
      <w:r w:rsidR="00B022AD">
        <w:t xml:space="preserve"> make them difficult to monitor. While we have already tested several monitoring methods</w:t>
      </w:r>
      <w:r>
        <w:t xml:space="preserve"> for these groups of invertebrates</w:t>
      </w:r>
      <w:r w:rsidR="00B022AD">
        <w:t xml:space="preserve">, </w:t>
      </w:r>
      <w:r>
        <w:t>monitoring</w:t>
      </w:r>
      <w:r w:rsidR="00B022AD">
        <w:t xml:space="preserve"> change over time </w:t>
      </w:r>
      <w:r>
        <w:t>requires understanding</w:t>
      </w:r>
      <w:r w:rsidR="00B022AD">
        <w:t xml:space="preserve"> the level of spatial and temporal replication </w:t>
      </w:r>
      <w:r>
        <w:t>necessary for statistical validity</w:t>
      </w:r>
      <w:r w:rsidR="00B022AD">
        <w:t xml:space="preserve">. </w:t>
      </w:r>
      <w:commentRangeEnd w:id="4"/>
      <w:r w:rsidR="004A65AC">
        <w:rPr>
          <w:rStyle w:val="CommentReference"/>
        </w:rPr>
        <w:commentReference w:id="4"/>
      </w:r>
      <w:r w:rsidR="00A27634" w:rsidRPr="00036197">
        <w:t xml:space="preserve">Information on </w:t>
      </w:r>
      <w:r w:rsidR="00B022AD">
        <w:t>meso</w:t>
      </w:r>
      <w:r w:rsidR="00E163E5">
        <w:t>-</w:t>
      </w:r>
      <w:r w:rsidR="00B022AD">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Goertler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Bollens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Goertler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p>
    <w:p w14:paraId="5851CDCE" w14:textId="77777777" w:rsidR="00A27634" w:rsidRPr="00036197" w:rsidRDefault="00A27634" w:rsidP="00132847"/>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7" w:name="_Toc433352572"/>
      <w:bookmarkStart w:id="8" w:name="_Toc536509172"/>
      <w:r w:rsidRPr="00E170EA">
        <w:t>Project Objectives</w:t>
      </w:r>
      <w:bookmarkEnd w:id="7"/>
      <w:bookmarkEnd w:id="8"/>
    </w:p>
    <w:p w14:paraId="25D25591" w14:textId="5B842B41" w:rsidR="002B6D03" w:rsidRDefault="002B6D03" w:rsidP="001164F9">
      <w:pPr>
        <w:pStyle w:val="ListParagraph"/>
        <w:numPr>
          <w:ilvl w:val="0"/>
          <w:numId w:val="10"/>
        </w:numPr>
      </w:pPr>
      <w:r>
        <w:t>Determine the extent to which long-term IEP sampling reflects conditions in nearby shallow-water and wetland habitats.</w:t>
      </w:r>
    </w:p>
    <w:p w14:paraId="112964BC" w14:textId="19DB6079" w:rsidR="003637A8" w:rsidRPr="00BE2116" w:rsidRDefault="00A87B3D" w:rsidP="001164F9">
      <w:pPr>
        <w:pStyle w:val="ListParagraph"/>
        <w:numPr>
          <w:ilvl w:val="0"/>
          <w:numId w:val="10"/>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9" w:name="_Toc415212242"/>
      <w:bookmarkStart w:id="10" w:name="_Toc433352589"/>
      <w:bookmarkEnd w:id="0"/>
      <w:r w:rsidRPr="00BE2116">
        <w:lastRenderedPageBreak/>
        <w:t xml:space="preserve"> </w:t>
      </w:r>
    </w:p>
    <w:p w14:paraId="1F7F09D5" w14:textId="15FE2BA4" w:rsidR="00FF27B7" w:rsidRPr="00BE2116" w:rsidRDefault="00D35978" w:rsidP="00FF27B7">
      <w:pPr>
        <w:pStyle w:val="Heading1"/>
      </w:pPr>
      <w:bookmarkStart w:id="11" w:name="_Toc536509173"/>
      <w:r>
        <w:t>Part</w:t>
      </w:r>
      <w:r w:rsidR="00FF27B7" w:rsidRPr="00BE2116">
        <w:t xml:space="preserve"> 1: </w:t>
      </w:r>
      <w:r w:rsidR="003918A8">
        <w:t xml:space="preserve">Phytoplankton and </w:t>
      </w:r>
      <w:r w:rsidR="00FF27B7">
        <w:t>Invertebrate spatial and temporal variability</w:t>
      </w:r>
      <w:bookmarkEnd w:id="11"/>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2" w:name="_Toc536509174"/>
      <w:r>
        <w:t>Introduction</w:t>
      </w:r>
      <w:bookmarkEnd w:id="12"/>
    </w:p>
    <w:p w14:paraId="06D43605" w14:textId="4BC037E9" w:rsidR="00F27CF9" w:rsidRDefault="00F27CF9" w:rsidP="00F27CF9">
      <w:pPr>
        <w:pStyle w:val="Heading3"/>
      </w:pPr>
      <w:r>
        <w:t>Invertebrates</w:t>
      </w:r>
    </w:p>
    <w:p w14:paraId="48607E1E" w14:textId="150E849C"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 </w:instrText>
      </w:r>
      <w:r w:rsidR="006A0C1B">
        <w:fldChar w:fldCharType="begin">
          <w:fldData xml:space="preserve">PEVuZE5vdGU+PENpdGU+PEF1dGhvcj5Tb21tZXI8L0F1dGhvcj48WWVhcj4yMDAxPC9ZZWFyPjxS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</w:fldData>
        </w:fldChar>
      </w:r>
      <w:r w:rsidR="006A0C1B">
        <w:instrText xml:space="preserve"> ADDIN EN.CITE.DATA </w:instrText>
      </w:r>
      <w:r w:rsidR="006A0C1B">
        <w:fldChar w:fldCharType="end"/>
      </w:r>
      <w:r w:rsidR="0020456D">
        <w:fldChar w:fldCharType="separate"/>
      </w:r>
      <w:r w:rsidR="006A0C1B">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3EE89BE9" w:rsidR="00360460" w:rsidRDefault="00360460" w:rsidP="00132847">
      <w:r>
        <w:t xml:space="preserve">Phytoplankton are considered to b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w:t>
      </w:r>
      <w:r>
        <w:lastRenderedPageBreak/>
        <w:t xml:space="preserve">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to </w:t>
      </w:r>
      <w:r>
        <w:t xml:space="preserve"> first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3" w:author="Hartman, Rosemary@Wildlife [2]" w:date="2019-04-05T06:56:00Z"/>
        </w:rPr>
      </w:pPr>
      <w:commentRangeStart w:id="14"/>
      <w:commentRangeStart w:id="15"/>
      <w:del w:id="16" w:author="Hartman, Rosemary@Wildlife [2]" w:date="2019-04-05T06:56:00Z">
        <w:r w:rsidDel="00F27CF9">
          <w:delText>How</w:delText>
        </w:r>
      </w:del>
      <w:commentRangeEnd w:id="14"/>
      <w:r w:rsidR="00F27CF9">
        <w:rPr>
          <w:rStyle w:val="CommentReference"/>
        </w:rPr>
        <w:commentReference w:id="14"/>
      </w:r>
      <w:commentRangeEnd w:id="15"/>
      <w:r w:rsidR="00F27CF9">
        <w:rPr>
          <w:rStyle w:val="CommentReference"/>
        </w:rPr>
        <w:commentReference w:id="15"/>
      </w:r>
      <w:del w:id="17" w:author="Hartman, Rosemary@Wildlife [2]"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8" w:author="Hartman, Rosemary@Wildlife [2]" w:date="2019-04-05T06:56:00Z"/>
        </w:rPr>
      </w:pPr>
      <w:del w:id="19" w:author="Hartman, Rosemary@Wildlife [2]"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164F9">
      <w:pPr>
        <w:pStyle w:val="ListParagraph"/>
        <w:numPr>
          <w:ilvl w:val="0"/>
          <w:numId w:val="11"/>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20" w:name="_Toc536509175"/>
      <w:r>
        <w:t>Methods</w:t>
      </w:r>
      <w:bookmarkEnd w:id="20"/>
    </w:p>
    <w:p w14:paraId="7F8F88B2" w14:textId="77777777" w:rsidR="00FF27B7" w:rsidRPr="00E75E62" w:rsidRDefault="00FF27B7" w:rsidP="00FF27B7">
      <w:pPr>
        <w:pStyle w:val="Heading3"/>
        <w:rPr>
          <w:rFonts w:ascii="Times New Roman" w:hAnsi="Times New Roman" w:cs="Times New Roman"/>
          <w:sz w:val="24"/>
          <w:szCs w:val="24"/>
        </w:rPr>
      </w:pPr>
      <w:bookmarkStart w:id="21" w:name="_Toc536509176"/>
      <w:r w:rsidRPr="00E75E62">
        <w:rPr>
          <w:rFonts w:ascii="Times New Roman" w:hAnsi="Times New Roman" w:cs="Times New Roman"/>
          <w:sz w:val="24"/>
          <w:szCs w:val="24"/>
        </w:rPr>
        <w:t>Sampling Sites</w:t>
      </w:r>
      <w:bookmarkEnd w:id="21"/>
    </w:p>
    <w:p w14:paraId="407C2101" w14:textId="21D9D1B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provid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spring, and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the majority of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r w:rsidRPr="00132847">
        <w:t xml:space="preserve">Figure </w:t>
      </w:r>
      <w:fldSimple w:instr=" SEQ Figure \* ARABIC ">
        <w:r w:rsidR="0013218D">
          <w:rPr>
            <w:noProof/>
          </w:rPr>
          <w:t>1</w:t>
        </w:r>
      </w:fldSimple>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36752E32" w:rsidR="00132847" w:rsidRDefault="00132847" w:rsidP="00132847">
      <w:pPr>
        <w:pStyle w:val="Caption"/>
        <w:keepNext/>
      </w:pPr>
      <w:r>
        <w:lastRenderedPageBreak/>
        <w:t xml:space="preserve">Table </w:t>
      </w:r>
      <w:fldSimple w:instr=" SEQ Table \* ARABIC ">
        <w:r w:rsidR="00F4333E">
          <w:rPr>
            <w:noProof/>
          </w:rPr>
          <w:t>1</w:t>
        </w:r>
      </w:fldSimple>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y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tacys</w:t>
            </w:r>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57DB2BAA" w:rsidR="00132847" w:rsidRDefault="00132847" w:rsidP="00132847">
      <w:pPr>
        <w:pStyle w:val="Caption"/>
        <w:keepNext/>
      </w:pPr>
      <w:r>
        <w:t xml:space="preserve">Table </w:t>
      </w:r>
      <w:fldSimple w:instr=" SEQ Table \* ARABIC ">
        <w:r w:rsidR="00F4333E">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2" w:name="_Toc536509177"/>
      <w:r w:rsidRPr="00E75E62">
        <w:t>Habitat Types and Sampling gears</w:t>
      </w:r>
      <w:bookmarkEnd w:id="22"/>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5ABDCA5"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AE56D7">
        <w:t xml:space="preserve">. , or Phragmites </w:t>
      </w:r>
      <w:r w:rsidR="00F41E90">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4"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5"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B06AD8" w:rsidRDefault="00B06AD8"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6">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7"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B06AD8" w:rsidRDefault="00B06AD8"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B06AD8" w:rsidRDefault="00B06AD8"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B06AD8" w:rsidRDefault="00B06AD8"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8"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9"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B06AD8" w:rsidRDefault="00B06AD8"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0"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1"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B06AD8" w:rsidRDefault="00B06AD8"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B06AD8" w:rsidRDefault="00B06AD8"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B06AD8" w:rsidRDefault="00B06AD8" w:rsidP="00FF27B7">
                        <w:r>
                          <w:t>A</w:t>
                        </w:r>
                      </w:p>
                    </w:txbxContent>
                  </v:textbox>
                </v:shape>
                <w10:anchorlock/>
              </v:group>
            </w:pict>
          </mc:Fallback>
        </mc:AlternateContent>
      </w:r>
    </w:p>
    <w:p w14:paraId="104E809F" w14:textId="41003B08" w:rsidR="002D47EB" w:rsidRDefault="002D47EB" w:rsidP="002D47EB">
      <w:pPr>
        <w:pStyle w:val="Caption"/>
      </w:pPr>
      <w:r>
        <w:t xml:space="preserve">Figure </w:t>
      </w:r>
      <w:fldSimple w:instr=" SEQ Figure \* ARABIC ">
        <w:r w:rsidR="0013218D">
          <w:rPr>
            <w:noProof/>
          </w:rPr>
          <w:t>2</w:t>
        </w:r>
      </w:fldSimple>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1F32A019"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6A0C1B">
        <w:rPr>
          <w:color w:val="231F20"/>
          <w:u w:color="231F20"/>
        </w:rPr>
        <w:instrText xml:space="preserve"> ADDIN EN.CITE &lt;EndNote&gt;&lt;Cite&gt;&lt;Author&gt;Donley Marineau&lt;/Author&gt;&lt;Year&gt;2017&lt;/Year&gt;&lt;RecNum&gt;2376&lt;/RecNum&gt;&lt;DisplayText&gt;(Donley Marineau et al. 2017)&lt;/DisplayText&gt;&lt;record&gt;&lt;rec-number&gt;2376&lt;/rec-number&gt;&lt;foreign-keys&gt;&lt;key app="EN" db-id="std9wdt06dea0ber50cpepe0azprxd52vwpp" timestamp="1558712527"&gt;2376&lt;/key&gt;&lt;key app="ENWeb" db-id=""&gt;0&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6A0C1B">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ith  </w:t>
      </w:r>
      <w:r w:rsidR="007B0944">
        <w:t>five</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open-water have a long history of use in monitoring in the Delta, and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0C8DAE49"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ponar grab modified for use in hard substrates (as per USFWS Liberty Island Monitoring, L. Smith pers.</w:t>
      </w:r>
      <w:r w:rsidR="003F4E36">
        <w:t xml:space="preserve"> </w:t>
      </w:r>
      <w:r w:rsidRPr="00432F91">
        <w:t xml:space="preserve">comm, figure 5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D19E4BF" w:rsidR="00132847" w:rsidRDefault="00132847" w:rsidP="00132847">
      <w:pPr>
        <w:pStyle w:val="Caption"/>
      </w:pPr>
      <w:r>
        <w:t xml:space="preserve">Figure </w:t>
      </w:r>
      <w:fldSimple w:instr=" SEQ Figure \* ARABIC ">
        <w:r w:rsidR="0013218D">
          <w:rPr>
            <w:noProof/>
          </w:rPr>
          <w:t>3</w:t>
        </w:r>
      </w:fldSimple>
      <w:r>
        <w:t>.</w:t>
      </w:r>
      <w:r w:rsidRPr="00132847">
        <w:t xml:space="preserve"> </w:t>
      </w:r>
      <w:r w:rsidRPr="00432F91">
        <w:t>A) Benthic core made of 4” PVC pipe for use in shallow water (&lt;1.5 meters). B) Ponar grab for use in water greater than 1.5 meters.</w:t>
      </w:r>
    </w:p>
    <w:p w14:paraId="632FA20C" w14:textId="58577B00"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commentRangeStart w:id="23"/>
      <w:r w:rsidRPr="00432F91">
        <w:t>cm mouth</w:t>
      </w:r>
      <w:commentRangeEnd w:id="23"/>
      <w:r w:rsidR="00D75FC7">
        <w:rPr>
          <w:rStyle w:val="CommentReference"/>
        </w:rPr>
        <w:commentReference w:id="23"/>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tide, and allow the tidal current to flow through the net for five minutes instead of trawling the net. After retrieval, the net</w:t>
      </w:r>
      <w:r w:rsidR="00D75FC7">
        <w:t>s</w:t>
      </w:r>
      <w:r w:rsidRPr="00432F91">
        <w:t xml:space="preserve"> </w:t>
      </w:r>
      <w:r w:rsidR="00D75FC7">
        <w:t>were</w:t>
      </w:r>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4"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432F91" w:rsidRDefault="00132847" w:rsidP="00132847">
      <w:pPr>
        <w:pStyle w:val="Caption"/>
        <w:rPr>
          <w:rFonts w:ascii="Times New Roman" w:hAnsi="Times New Roman" w:cs="Times New Roman"/>
          <w:sz w:val="24"/>
          <w:szCs w:val="24"/>
        </w:rPr>
      </w:pPr>
      <w:r>
        <w:t xml:space="preserve">Figure </w:t>
      </w:r>
      <w:fldSimple w:instr=" SEQ Figure \* ARABIC ">
        <w:r w:rsidR="0013218D">
          <w:rPr>
            <w:noProof/>
          </w:rPr>
          <w:t>4</w:t>
        </w:r>
      </w:fldSimple>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278E4905"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79B6D980" w:rsidR="00360460" w:rsidRDefault="009655E0" w:rsidP="001164F9">
      <w:pPr>
        <w:pStyle w:val="ListParagraph"/>
        <w:numPr>
          <w:ilvl w:val="0"/>
          <w:numId w:val="12"/>
        </w:numPr>
      </w:pPr>
      <w:r>
        <w:t>4</w:t>
      </w:r>
      <w:r w:rsidR="00360460">
        <w:t xml:space="preserve"> Submerged vegetation samples – algae </w:t>
      </w:r>
      <w:r>
        <w:t>was</w:t>
      </w:r>
      <w:r w:rsidR="00360460">
        <w:t xml:space="preserve"> scraped from a 10-cm section of </w:t>
      </w:r>
      <w:r w:rsidR="00360460" w:rsidRPr="00245C7B">
        <w:rPr>
          <w:i/>
        </w:rPr>
        <w:t xml:space="preserve">Egeria densa, </w:t>
      </w:r>
      <w:r w:rsidR="00245C7B" w:rsidRPr="00245C7B">
        <w:rPr>
          <w:i/>
        </w:rPr>
        <w:t>Ceratophyllum</w:t>
      </w:r>
      <w:r w:rsidRPr="00245C7B">
        <w:rPr>
          <w:i/>
        </w:rPr>
        <w:t xml:space="preserve"> demersum</w:t>
      </w:r>
      <w:r>
        <w:t xml:space="preserve">, or </w:t>
      </w:r>
      <w:r w:rsidRPr="00245C7B">
        <w:rPr>
          <w:i/>
        </w:rPr>
        <w:t>Potamogeton crispus</w:t>
      </w:r>
      <w:r>
        <w:t xml:space="preserve">. </w:t>
      </w:r>
    </w:p>
    <w:p w14:paraId="27D39A07" w14:textId="50A08EF9" w:rsidR="00360460" w:rsidRDefault="009655E0" w:rsidP="001164F9">
      <w:pPr>
        <w:pStyle w:val="ListParagraph"/>
        <w:numPr>
          <w:ilvl w:val="0"/>
          <w:numId w:val="12"/>
        </w:numPr>
      </w:pPr>
      <w:r>
        <w:t>4</w:t>
      </w:r>
      <w:r w:rsidR="00360460">
        <w:t xml:space="preserve"> emergent vegetation samples – algae </w:t>
      </w:r>
      <w:r>
        <w:t>was</w:t>
      </w:r>
      <w:r w:rsidR="00360460">
        <w:t xml:space="preserve"> scraped from a 10-cm section of </w:t>
      </w:r>
      <w:r w:rsidR="00360460" w:rsidRPr="00132847">
        <w:rPr>
          <w:i/>
        </w:rPr>
        <w:t xml:space="preserve">Schoenoplectus </w:t>
      </w:r>
      <w:r>
        <w:t>spp.</w:t>
      </w:r>
    </w:p>
    <w:p w14:paraId="7BC8B636" w14:textId="5ABA921A" w:rsidR="00360460" w:rsidRDefault="009655E0" w:rsidP="001164F9">
      <w:pPr>
        <w:pStyle w:val="ListParagraph"/>
        <w:numPr>
          <w:ilvl w:val="0"/>
          <w:numId w:val="12"/>
        </w:numPr>
      </w:pPr>
      <w:r>
        <w:lastRenderedPageBreak/>
        <w:t>3</w:t>
      </w:r>
      <w:r w:rsidR="00360460">
        <w:t xml:space="preserve"> Benthic samples (Epipelic) – algae </w:t>
      </w:r>
      <w:r>
        <w:t>were rinsed</w:t>
      </w:r>
      <w:r w:rsidR="00360460">
        <w:t xml:space="preserve"> from the mu</w:t>
      </w:r>
      <w:r>
        <w:t>d</w:t>
      </w:r>
      <w:r w:rsidR="00360460">
        <w:t xml:space="preserve"> collected by a  petite ponar grab</w:t>
      </w:r>
    </w:p>
    <w:p w14:paraId="5E03343F" w14:textId="0A90B0D0" w:rsidR="00360460" w:rsidRPr="00E91A1A" w:rsidRDefault="00360460" w:rsidP="001164F9">
      <w:pPr>
        <w:pStyle w:val="ListParagraph"/>
        <w:numPr>
          <w:ilvl w:val="0"/>
          <w:numId w:val="12"/>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counts and community composition </w:t>
      </w:r>
      <w:r w:rsidR="009655E0">
        <w:t>were</w:t>
      </w:r>
      <w:r>
        <w:t xml:space="preserve"> processed by EcoAnalysts.</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5">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6">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7">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52FA25B6"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8"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29"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0"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r>
        <w:t xml:space="preserve">Figure </w:t>
      </w:r>
      <w:fldSimple w:instr=" SEQ Figure \* ARABIC ">
        <w:r w:rsidR="0013218D">
          <w:rPr>
            <w:noProof/>
          </w:rPr>
          <w:t>5</w:t>
        </w:r>
      </w:fldSimple>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4" w:name="_Toc433352580"/>
      <w:bookmarkStart w:id="25" w:name="_Toc536509178"/>
      <w:r w:rsidRPr="00BE2116">
        <w:t>Laboratory Methods</w:t>
      </w:r>
      <w:bookmarkEnd w:id="24"/>
      <w:bookmarkEnd w:id="25"/>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3A457406"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 xml:space="preserve">to taxonomic level according to their importance in fish diets (see Table </w:t>
      </w:r>
      <w:r w:rsidR="008D1CC8" w:rsidRPr="006F19A7">
        <w:t>3</w:t>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7FBB39EB" w:rsidR="00BE3E52" w:rsidRPr="00BE2116" w:rsidRDefault="00FF27B7" w:rsidP="00BE3E52">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500 microns)</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er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r w:rsidR="00D170F2">
        <w:t>were</w:t>
      </w:r>
      <w:r w:rsidR="00FF27B7" w:rsidRPr="00BE2116">
        <w:t xml:space="preserve"> checked by an outside lab (</w:t>
      </w:r>
      <w:r w:rsidR="00D170F2">
        <w:t>EcoAnalysts, Inc.</w:t>
      </w:r>
      <w:r w:rsidR="00FF27B7" w:rsidRPr="00BE2116">
        <w:t>), for external quality assurance.</w:t>
      </w:r>
    </w:p>
    <w:p w14:paraId="0500C5C0" w14:textId="4A482651"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 more than 400 invertebrates are present in a sample, or more than four hours are required for processing, they </w:t>
      </w:r>
      <w:r w:rsidR="00D170F2">
        <w:t>were</w:t>
      </w:r>
      <w:r w:rsidRPr="00BE2116">
        <w:t xml:space="preserve"> quantitatively sub-sampled using a grid tray.  </w:t>
      </w:r>
    </w:p>
    <w:p w14:paraId="79F22188" w14:textId="3838C0A5" w:rsidR="002D47EB" w:rsidRDefault="002D47EB" w:rsidP="002D47EB">
      <w:pPr>
        <w:pStyle w:val="Caption"/>
        <w:keepNext/>
      </w:pPr>
      <w:bookmarkStart w:id="26" w:name="_Ref7616826"/>
      <w:r>
        <w:t xml:space="preserve">Table </w:t>
      </w:r>
      <w:fldSimple w:instr=" SEQ Table \* ARABIC ">
        <w:r w:rsidR="00F4333E">
          <w:rPr>
            <w:noProof/>
          </w:rPr>
          <w:t>3</w:t>
        </w:r>
      </w:fldSimple>
      <w:bookmarkEnd w:id="26"/>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57C36696" w:rsidR="000C7824" w:rsidRDefault="000C7824" w:rsidP="00BE3E52">
      <w:r>
        <w:t>Most zooplankton samples were processed by CDF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resolution identified in Table 2.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6D3474EA" w:rsidR="000C7824" w:rsidRPr="000C7824" w:rsidRDefault="000C7824" w:rsidP="000C7824">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7" w:name="_Toc433352582"/>
      <w:bookmarkStart w:id="28" w:name="_Toc536509179"/>
      <w:commentRangeStart w:id="29"/>
      <w:r w:rsidRPr="00E170EA">
        <w:t>Analysis</w:t>
      </w:r>
      <w:bookmarkEnd w:id="27"/>
      <w:bookmarkEnd w:id="28"/>
      <w:commentRangeEnd w:id="29"/>
      <w:r w:rsidR="004D1BE2">
        <w:rPr>
          <w:rStyle w:val="CommentReference"/>
          <w:rFonts w:asciiTheme="minorHAnsi" w:eastAsiaTheme="minorEastAsia" w:hAnsiTheme="minorHAnsi" w:cstheme="minorBidi"/>
          <w:b/>
          <w:bCs/>
          <w:color w:val="auto"/>
        </w:rPr>
        <w:commentReference w:id="29"/>
      </w:r>
    </w:p>
    <w:p w14:paraId="54EE5AEE" w14:textId="61CE060A"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t>
      </w:r>
    </w:p>
    <w:p w14:paraId="57232E35" w14:textId="05855B2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t>
      </w:r>
      <w:r w:rsidR="007B0AB4">
        <w:t>used</w:t>
      </w:r>
      <w:r w:rsidRPr="00E75E62">
        <w:t xml:space="preserve"> mean </w:t>
      </w:r>
      <w:r w:rsidR="007B0AB4">
        <w:t>CPUE</w:t>
      </w:r>
      <w:r w:rsidRPr="00E75E62">
        <w:t xml:space="preserv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B907878" w:rsidR="00FF27B7" w:rsidRPr="00E75E62" w:rsidRDefault="00FF27B7" w:rsidP="002D47EB">
      <w:r w:rsidRPr="00E75E62">
        <w:t xml:space="preserve">To answer Questions 2 on the differences between wetland sites, </w:t>
      </w:r>
      <w:r w:rsidR="00754E6E">
        <w:t>compared CPUE</w:t>
      </w:r>
      <w:r w:rsidRPr="00E75E62">
        <w:t xml:space="preserv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w:t>
      </w:r>
      <w:r w:rsidRPr="00E75E62">
        <w:lastRenderedPageBreak/>
        <w:t xml:space="preserve">variables listed in Table </w:t>
      </w:r>
      <w:r w:rsidR="008D1CC8">
        <w:t>4</w:t>
      </w:r>
      <w:r w:rsidRPr="00E75E62">
        <w:t xml:space="preserve">. We will test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5305419A" w:rsidR="002D47EB" w:rsidRDefault="002D47EB" w:rsidP="002D47EB">
      <w:pPr>
        <w:pStyle w:val="Caption"/>
        <w:keepNext/>
      </w:pPr>
      <w:r>
        <w:t xml:space="preserve">Table </w:t>
      </w:r>
      <w:fldSimple w:instr=" SEQ Table \* ARABIC ">
        <w:r w:rsidR="00F4333E">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1164F9">
      <w:pPr>
        <w:pStyle w:val="ListParagraph"/>
        <w:numPr>
          <w:ilvl w:val="0"/>
          <w:numId w:val="9"/>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w:t>
      </w:r>
      <w:r>
        <w:lastRenderedPageBreak/>
        <w:t xml:space="preserve">literature review on algal growth forms and expert opinion (Tiffany Brown, DWR”s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1164F9">
      <w:pPr>
        <w:pStyle w:val="ListParagraph"/>
        <w:numPr>
          <w:ilvl w:val="1"/>
          <w:numId w:val="9"/>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1164F9">
      <w:pPr>
        <w:pStyle w:val="ListParagraph"/>
        <w:numPr>
          <w:ilvl w:val="1"/>
          <w:numId w:val="9"/>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1164F9">
      <w:pPr>
        <w:pStyle w:val="ListParagraph"/>
        <w:numPr>
          <w:ilvl w:val="0"/>
          <w:numId w:val="9"/>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1164F9">
      <w:pPr>
        <w:pStyle w:val="ListParagraph"/>
        <w:numPr>
          <w:ilvl w:val="0"/>
          <w:numId w:val="9"/>
        </w:numPr>
      </w:pPr>
      <w:r>
        <w:t xml:space="preserve">To answer our third question on seasonal variability, we will compare community composition at Decker Island over time. </w:t>
      </w:r>
    </w:p>
    <w:p w14:paraId="30C8D2C3" w14:textId="77777777" w:rsidR="00360460" w:rsidRDefault="00360460" w:rsidP="001164F9">
      <w:pPr>
        <w:pStyle w:val="ListParagraph"/>
        <w:numPr>
          <w:ilvl w:val="1"/>
          <w:numId w:val="9"/>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0" w:name="_Toc536509180"/>
      <w:r>
        <w:t>Results</w:t>
      </w:r>
      <w:bookmarkEnd w:id="30"/>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similar to the distribution </w:t>
      </w:r>
      <w:r w:rsidR="006D1AE5">
        <w:t xml:space="preserve">predicted in our </w:t>
      </w:r>
      <w:commentRangeStart w:id="31"/>
      <w:r w:rsidR="006D1AE5">
        <w:t>workplan</w:t>
      </w:r>
      <w:commentRangeEnd w:id="31"/>
      <w:r w:rsidR="006D1AE5">
        <w:rPr>
          <w:rStyle w:val="CommentReference"/>
        </w:rPr>
        <w:commentReference w:id="31"/>
      </w:r>
      <w:r>
        <w:t>, so our fall sampling proceeded as planned</w:t>
      </w:r>
      <w:r w:rsidR="002E4068">
        <w:t>, targeting the Confluence and Cache Slough Complex</w:t>
      </w:r>
      <w:r>
        <w:t>.</w:t>
      </w:r>
      <w:r w:rsidR="002E4068">
        <w:t xml:space="preserve"> </w:t>
      </w:r>
      <w:r>
        <w:t xml:space="preserve"> </w:t>
      </w:r>
    </w:p>
    <w:p w14:paraId="64729ED1" w14:textId="65DB7990" w:rsidR="002E4068" w:rsidRDefault="002E4068" w:rsidP="002E4068">
      <w:pPr>
        <w:pStyle w:val="Caption"/>
        <w:keepNext/>
      </w:pPr>
      <w:bookmarkStart w:id="32" w:name="_Ref9334986"/>
      <w:r>
        <w:t xml:space="preserve">Table </w:t>
      </w:r>
      <w:fldSimple w:instr=" SEQ Table \* ARABIC ">
        <w:r w:rsidR="00F4333E">
          <w:rPr>
            <w:noProof/>
          </w:rPr>
          <w:t>5</w:t>
        </w:r>
      </w:fldSimple>
      <w:bookmarkEnd w:id="32"/>
      <w:r>
        <w:t xml:space="preserve">. EDSM Delta Smelt catch from </w:t>
      </w:r>
      <w:r w:rsidR="00FA5153">
        <w:t>September</w:t>
      </w:r>
      <w:r>
        <w:t xml:space="preserve"> and </w:t>
      </w:r>
      <w:r w:rsidR="00FA5153">
        <w:t>October</w:t>
      </w:r>
      <w:r>
        <w:t>,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3948FE23" w:rsidR="004D3CF7" w:rsidRDefault="004D3CF7" w:rsidP="00945F05"/>
    <w:p w14:paraId="6128E69F" w14:textId="0783D1E0" w:rsidR="000C2268" w:rsidRDefault="000C2268" w:rsidP="000C2268">
      <w:pPr>
        <w:pStyle w:val="Heading3"/>
      </w:pPr>
    </w:p>
    <w:p w14:paraId="427B370B" w14:textId="3C09454C"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t xml:space="preserve">Figure </w:t>
      </w:r>
      <w:r>
        <w:rPr>
          <w:noProof/>
        </w:rPr>
        <w:t>6</w:t>
      </w:r>
      <w:r>
        <w:fldChar w:fldCharType="end"/>
      </w:r>
      <w:r>
        <w:t xml:space="preserve">, </w:t>
      </w:r>
      <w:r>
        <w:fldChar w:fldCharType="begin"/>
      </w:r>
      <w:r>
        <w:instrText xml:space="preserve"> REF _Ref10727333 \h </w:instrText>
      </w:r>
      <w:r>
        <w:fldChar w:fldCharType="separate"/>
      </w:r>
      <w:r>
        <w:t xml:space="preserve">Table </w:t>
      </w:r>
      <w:r>
        <w:rPr>
          <w:noProof/>
        </w:rPr>
        <w:t>9</w:t>
      </w:r>
      <w:r>
        <w:fldChar w:fldCharType="end"/>
      </w:r>
      <w:r>
        <w:t>). There was significantly higher catch in the mysid net, zooplankton net, and sweep nets in diked wetalnds than any other habitat type. There was also significantly higher chlorophyll in diked wetlands (</w:t>
      </w:r>
      <w:r>
        <w:fldChar w:fldCharType="begin"/>
      </w:r>
      <w:r>
        <w:instrText xml:space="preserve"> REF _Ref10727651 \h </w:instrText>
      </w:r>
      <w:r>
        <w:fldChar w:fldCharType="separate"/>
      </w:r>
      <w:r>
        <w:t xml:space="preserve">Figure </w:t>
      </w:r>
      <w:r>
        <w:rPr>
          <w:noProof/>
        </w:rPr>
        <w:t>9</w:t>
      </w:r>
      <w:r>
        <w:fldChar w:fldCharType="end"/>
      </w:r>
      <w:r>
        <w:t xml:space="preserve">, </w:t>
      </w:r>
      <w:r>
        <w:fldChar w:fldCharType="begin"/>
      </w:r>
      <w:r>
        <w:instrText xml:space="preserve"> REF _Ref10457842 \h </w:instrText>
      </w:r>
      <w:r>
        <w:fldChar w:fldCharType="separate"/>
      </w:r>
      <w:r>
        <w:t xml:space="preserve">Table </w:t>
      </w:r>
      <w:r>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t xml:space="preserve">Table </w:t>
      </w:r>
      <w:r>
        <w:rPr>
          <w:noProof/>
        </w:rPr>
        <w:t>6</w:t>
      </w:r>
      <w:r>
        <w:fldChar w:fldCharType="end"/>
      </w:r>
      <w:r>
        <w:t xml:space="preserve">, </w:t>
      </w:r>
      <w:r>
        <w:fldChar w:fldCharType="begin"/>
      </w:r>
      <w:r>
        <w:instrText xml:space="preserve"> REF _Ref10727603 \h </w:instrText>
      </w:r>
      <w:r>
        <w:fldChar w:fldCharType="separate"/>
      </w:r>
      <w:r>
        <w:t xml:space="preserve">Figure </w:t>
      </w:r>
      <w:r>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w:t>
      </w:r>
      <w:r>
        <w:lastRenderedPageBreak/>
        <w:t xml:space="preserve">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2AF0865C"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2F5B54">
        <w:t xml:space="preserve">Figure </w:t>
      </w:r>
      <w:r w:rsidR="002F5B54">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2F5B54">
        <w:t xml:space="preserve">Figure </w:t>
      </w:r>
      <w:r w:rsidR="002F5B54">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2F5B54">
        <w:t xml:space="preserve">Figure </w:t>
      </w:r>
      <w:r w:rsidR="002F5B54">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2F5B54">
        <w:t xml:space="preserve">Table </w:t>
      </w:r>
      <w:r w:rsidR="002F5B54">
        <w:rPr>
          <w:noProof/>
        </w:rPr>
        <w:t>8</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6B1764">
        <w:t xml:space="preserve">Figure </w:t>
      </w:r>
      <w:r w:rsidR="006B1764">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6B1764">
        <w:t xml:space="preserve">Figure </w:t>
      </w:r>
      <w:r w:rsidR="006B1764">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6B1764">
        <w:t xml:space="preserve">Figure </w:t>
      </w:r>
      <w:r w:rsidR="006B1764">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6B1764">
        <w:t xml:space="preserve">Figure </w:t>
      </w:r>
      <w:r w:rsidR="006B1764">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6B1764">
        <w:t xml:space="preserve">Table </w:t>
      </w:r>
      <w:r w:rsidR="006B1764">
        <w:rPr>
          <w:noProof/>
        </w:rPr>
        <w:t>7</w:t>
      </w:r>
      <w:r w:rsidR="006B1764">
        <w:fldChar w:fldCharType="end"/>
      </w:r>
      <w:r w:rsidR="006B1764">
        <w:t>).</w:t>
      </w:r>
    </w:p>
    <w:p w14:paraId="3EE59235" w14:textId="6347EBF5"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t xml:space="preserve">Table </w:t>
      </w:r>
      <w:r>
        <w:rPr>
          <w:noProof/>
        </w:rPr>
        <w:t>11</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t xml:space="preserve">Table </w:t>
      </w:r>
      <w:r>
        <w:rPr>
          <w:noProof/>
        </w:rPr>
        <w:t>12</w:t>
      </w:r>
      <w:r>
        <w:fldChar w:fldCharType="end"/>
      </w:r>
      <w:r w:rsidR="00F67BEE">
        <w:t xml:space="preserve">, </w:t>
      </w:r>
      <w:r w:rsidR="00F67BEE">
        <w:fldChar w:fldCharType="begin"/>
      </w:r>
      <w:r w:rsidR="00F67BEE">
        <w:instrText xml:space="preserve"> REF _Ref9317230 \h </w:instrText>
      </w:r>
      <w:r w:rsidR="00F67BEE">
        <w:fldChar w:fldCharType="separate"/>
      </w:r>
      <w:r w:rsidR="00F67BEE">
        <w:t xml:space="preserve">Figure </w:t>
      </w:r>
      <w:r w:rsidR="00F67BEE">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w:t>
      </w:r>
    </w:p>
    <w:p w14:paraId="32F1388F" w14:textId="1E655957"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t xml:space="preserve">Table </w:t>
      </w:r>
      <w:r>
        <w:rPr>
          <w:noProof/>
        </w:rPr>
        <w:t>12</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4F2DA8">
        <w:t xml:space="preserve">Figure </w:t>
      </w:r>
      <w:r w:rsidR="004F2DA8">
        <w:rPr>
          <w:noProof/>
        </w:rPr>
        <w:t>21</w:t>
      </w:r>
      <w:r w:rsidR="004F2DA8">
        <w:fldChar w:fldCharType="end"/>
      </w:r>
      <w:r w:rsidR="004F2DA8">
        <w:t>). The NMDS plot shows that hulls for season overlap somewhat, but have some unique NMDS space by season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p>
    <w:p w14:paraId="404A4EBF" w14:textId="77777777" w:rsidR="00C509FE" w:rsidRDefault="00C509FE" w:rsidP="00945F05"/>
    <w:p w14:paraId="1415CD6A" w14:textId="0D9E0D07" w:rsidR="00840D88" w:rsidRDefault="008B0736" w:rsidP="00840D88">
      <w:pPr>
        <w:keepNext/>
      </w:pPr>
      <w:r>
        <w:rPr>
          <w:noProof/>
        </w:rPr>
        <w:lastRenderedPageBreak/>
        <w:drawing>
          <wp:inline distT="0" distB="0" distL="0" distR="0" wp14:anchorId="03667EF1" wp14:editId="4C4A9F4F">
            <wp:extent cx="6845372" cy="397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3362" cy="3976561"/>
                    </a:xfrm>
                    <a:prstGeom prst="rect">
                      <a:avLst/>
                    </a:prstGeom>
                  </pic:spPr>
                </pic:pic>
              </a:graphicData>
            </a:graphic>
          </wp:inline>
        </w:drawing>
      </w:r>
    </w:p>
    <w:p w14:paraId="682143D4" w14:textId="55CDBFB1" w:rsidR="00BE5423" w:rsidRDefault="00840D88" w:rsidP="008B0736">
      <w:pPr>
        <w:pStyle w:val="Caption"/>
      </w:pPr>
      <w:bookmarkStart w:id="33" w:name="_Ref9317214"/>
      <w:r>
        <w:t xml:space="preserve">Figure </w:t>
      </w:r>
      <w:fldSimple w:instr=" SEQ Figure \* ARABIC ">
        <w:r w:rsidR="0013218D">
          <w:rPr>
            <w:noProof/>
          </w:rPr>
          <w:t>6</w:t>
        </w:r>
      </w:fldSimple>
      <w:bookmarkEnd w:id="33"/>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309CAFF5">
            <wp:extent cx="5943600" cy="3106420"/>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06420"/>
                    </a:xfrm>
                    <a:prstGeom prst="rect">
                      <a:avLst/>
                    </a:prstGeom>
                  </pic:spPr>
                </pic:pic>
              </a:graphicData>
            </a:graphic>
          </wp:inline>
        </w:drawing>
      </w:r>
    </w:p>
    <w:p w14:paraId="7C29E1EE" w14:textId="5F5A5567" w:rsidR="00486F77" w:rsidRDefault="00486F77" w:rsidP="00486F77">
      <w:pPr>
        <w:pStyle w:val="Caption"/>
      </w:pPr>
      <w:bookmarkStart w:id="34" w:name="_Ref10727603"/>
      <w:r>
        <w:t xml:space="preserve">Figure </w:t>
      </w:r>
      <w:fldSimple w:instr=" SEQ Figure \* ARABIC ">
        <w:r w:rsidR="0013218D">
          <w:rPr>
            <w:noProof/>
          </w:rPr>
          <w:t>7</w:t>
        </w:r>
      </w:fldSimple>
      <w:bookmarkEnd w:id="34"/>
      <w:r>
        <w:t xml:space="preserve"> - Catch of clams per sqaure meter of substrate in 2017 and 2018/</w:t>
      </w:r>
    </w:p>
    <w:p w14:paraId="3FF7F074" w14:textId="77777777" w:rsidR="00486F77" w:rsidRPr="00486F77" w:rsidRDefault="00486F77" w:rsidP="00486F77"/>
    <w:p w14:paraId="122DF0AD" w14:textId="77777777" w:rsidR="00EC6B9B" w:rsidRDefault="008825FD" w:rsidP="00EC6B9B">
      <w:pPr>
        <w:keepNext/>
      </w:pPr>
      <w:r>
        <w:rPr>
          <w:noProof/>
        </w:rPr>
        <w:drawing>
          <wp:inline distT="0" distB="0" distL="0" distR="0" wp14:anchorId="7FDC8F8B" wp14:editId="57D55243">
            <wp:extent cx="5943600" cy="3078480"/>
            <wp:effectExtent l="0" t="0" r="0" b="762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078480"/>
                    </a:xfrm>
                    <a:prstGeom prst="rect">
                      <a:avLst/>
                    </a:prstGeom>
                  </pic:spPr>
                </pic:pic>
              </a:graphicData>
            </a:graphic>
          </wp:inline>
        </w:drawing>
      </w:r>
    </w:p>
    <w:p w14:paraId="299D6FB2" w14:textId="5CC657AA" w:rsidR="001E4B5E" w:rsidRDefault="00EC6B9B" w:rsidP="00EC6B9B">
      <w:pPr>
        <w:pStyle w:val="Caption"/>
      </w:pPr>
      <w:r>
        <w:t xml:space="preserve">Figure </w:t>
      </w:r>
      <w:fldSimple w:instr=" SEQ Figure \* ARABIC ">
        <w:r w:rsidR="0013218D">
          <w:rPr>
            <w:noProof/>
          </w:rPr>
          <w:t>8</w:t>
        </w:r>
      </w:fldSimple>
      <w:r>
        <w:t xml:space="preserve"> - Mean log-transformed CPUE of zooplankton catch</w:t>
      </w:r>
    </w:p>
    <w:p w14:paraId="17D2C01B" w14:textId="77777777" w:rsidR="001E4B5E" w:rsidRDefault="001E4B5E" w:rsidP="001E4B5E">
      <w:pPr>
        <w:keepNext/>
      </w:pPr>
      <w:r w:rsidRPr="00FD67DB">
        <w:rPr>
          <w:noProof/>
        </w:rPr>
        <w:lastRenderedPageBreak/>
        <w:drawing>
          <wp:inline distT="0" distB="0" distL="0" distR="0" wp14:anchorId="79F65739" wp14:editId="7A7D0E61">
            <wp:extent cx="6460435" cy="29718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4">
                      <a:extLst>
                        <a:ext uri="{28A0092B-C50C-407E-A947-70E740481C1C}">
                          <a14:useLocalDpi xmlns:a14="http://schemas.microsoft.com/office/drawing/2010/main" val="0"/>
                        </a:ext>
                      </a:extLst>
                    </a:blip>
                    <a:srcRect r="19872" b="16586"/>
                    <a:stretch/>
                  </pic:blipFill>
                  <pic:spPr bwMode="auto">
                    <a:xfrm>
                      <a:off x="0" y="0"/>
                      <a:ext cx="6461931" cy="2972488"/>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fldSimple w:instr=" SEQ Figure \* ARABIC ">
        <w:r w:rsidR="0013218D">
          <w:rPr>
            <w:noProof/>
          </w:rPr>
          <w:t>9</w:t>
        </w:r>
      </w:fldSimple>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519650BE" w:rsidR="001E2057" w:rsidRDefault="001E2057" w:rsidP="001E2057">
      <w:pPr>
        <w:pStyle w:val="Caption"/>
        <w:keepNext/>
      </w:pPr>
      <w:bookmarkStart w:id="36" w:name="_Ref10457842"/>
      <w:bookmarkStart w:id="37" w:name="_Ref10457837"/>
      <w:r>
        <w:t xml:space="preserve">Table </w:t>
      </w:r>
      <w:fldSimple w:instr=" SEQ Table \* ARABIC ">
        <w:r w:rsidR="00F4333E">
          <w:rPr>
            <w:noProof/>
          </w:rPr>
          <w:t>6</w:t>
        </w:r>
      </w:fldSimple>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Pr(&gt;|t|)</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Pr(&gt;|t|)</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Pr(&gt;|t|)</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Pr(&gt;|t|)</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Pr(&gt;|t|)</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Pr(&gt;|t|)</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68C49D88" w14:textId="77777777" w:rsidR="00437363" w:rsidRPr="00437363" w:rsidRDefault="00437363" w:rsidP="00437363"/>
    <w:p w14:paraId="442850D4" w14:textId="77777777" w:rsidR="00B82835" w:rsidRDefault="003975AF" w:rsidP="00B82835">
      <w:pPr>
        <w:keepNext/>
      </w:pPr>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677410"/>
                    </a:xfrm>
                    <a:prstGeom prst="rect">
                      <a:avLst/>
                    </a:prstGeom>
                  </pic:spPr>
                </pic:pic>
              </a:graphicData>
            </a:graphic>
          </wp:inline>
        </w:drawing>
      </w:r>
    </w:p>
    <w:p w14:paraId="136A5617" w14:textId="1851A5BA" w:rsidR="00BE5423" w:rsidRDefault="00B82835" w:rsidP="00B82835">
      <w:pPr>
        <w:pStyle w:val="Caption"/>
      </w:pPr>
      <w:bookmarkStart w:id="38" w:name="_Ref10461283"/>
      <w:r>
        <w:t xml:space="preserve">Figure </w:t>
      </w:r>
      <w:fldSimple w:instr=" SEQ Figure \* ARABIC ">
        <w:r w:rsidR="0013218D">
          <w:rPr>
            <w:noProof/>
          </w:rPr>
          <w:t>10</w:t>
        </w:r>
      </w:fldSimple>
      <w:bookmarkEnd w:id="38"/>
      <w:r>
        <w:t xml:space="preserve">. </w:t>
      </w:r>
      <w:r w:rsidR="00E62242">
        <w:t>Relative</w:t>
      </w:r>
      <w:r>
        <w:t xml:space="preserve"> composition of macroinvertebrate samples </w:t>
      </w:r>
      <w:r w:rsidR="00E62242">
        <w:t>separated</w:t>
      </w:r>
      <w:r>
        <w:t xml:space="preserve"> by gear type, site, and year.</w:t>
      </w:r>
    </w:p>
    <w:p w14:paraId="1C9235F0" w14:textId="77777777" w:rsidR="008825FD" w:rsidRDefault="008B037D" w:rsidP="008825FD">
      <w:pPr>
        <w:keepNext/>
      </w:pPr>
      <w:r>
        <w:rPr>
          <w:noProof/>
        </w:rPr>
        <w:lastRenderedPageBreak/>
        <w:drawing>
          <wp:inline distT="0" distB="0" distL="0" distR="0" wp14:anchorId="1088189B" wp14:editId="4A44EFA2">
            <wp:extent cx="7335338" cy="37719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341612" cy="3775126"/>
                    </a:xfrm>
                    <a:prstGeom prst="rect">
                      <a:avLst/>
                    </a:prstGeom>
                  </pic:spPr>
                </pic:pic>
              </a:graphicData>
            </a:graphic>
          </wp:inline>
        </w:drawing>
      </w:r>
    </w:p>
    <w:p w14:paraId="72EB857D" w14:textId="6AD3AB1D" w:rsidR="008B037D" w:rsidRDefault="008825FD" w:rsidP="008825FD">
      <w:pPr>
        <w:pStyle w:val="Caption"/>
      </w:pPr>
      <w:bookmarkStart w:id="39" w:name="_Ref10728316"/>
      <w:r>
        <w:t xml:space="preserve">Figure </w:t>
      </w:r>
      <w:fldSimple w:instr=" SEQ Figure \* ARABIC ">
        <w:r w:rsidR="0013218D">
          <w:rPr>
            <w:noProof/>
          </w:rPr>
          <w:t>11</w:t>
        </w:r>
      </w:fldSimple>
      <w:bookmarkEnd w:id="39"/>
      <w:r>
        <w:t xml:space="preserve"> - Stacked bar plot of Zooplankton community composition.</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1D8C689F">
            <wp:extent cx="6753225" cy="3624690"/>
            <wp:effectExtent l="0" t="0" r="0"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r="21474" b="25326"/>
                    <a:stretch/>
                  </pic:blipFill>
                  <pic:spPr bwMode="auto">
                    <a:xfrm>
                      <a:off x="0" y="0"/>
                      <a:ext cx="6756638" cy="3626522"/>
                    </a:xfrm>
                    <a:prstGeom prst="rect">
                      <a:avLst/>
                    </a:prstGeom>
                    <a:noFill/>
                    <a:ln>
                      <a:noFill/>
                    </a:ln>
                    <a:extLst>
                      <a:ext uri="{53640926-AAD7-44D8-BBD7-CCE9431645EC}">
                        <a14:shadowObscured xmlns:a14="http://schemas.microsoft.com/office/drawing/2010/main"/>
                      </a:ext>
                    </a:extLst>
                  </pic:spPr>
                </pic:pic>
              </a:graphicData>
            </a:graphic>
          </wp:inline>
        </w:drawing>
      </w:r>
    </w:p>
    <w:p w14:paraId="57EFC485" w14:textId="3BB7CB4E" w:rsidR="001E4B5E" w:rsidRDefault="001E4B5E" w:rsidP="001E4B5E">
      <w:pPr>
        <w:pStyle w:val="Caption"/>
      </w:pPr>
      <w:bookmarkStart w:id="40" w:name="_Ref10728327"/>
      <w:r>
        <w:t xml:space="preserve">Figure </w:t>
      </w:r>
      <w:fldSimple w:instr=" SEQ Figure \* ARABIC ">
        <w:r w:rsidR="0013218D">
          <w:rPr>
            <w:noProof/>
          </w:rPr>
          <w:t>12</w:t>
        </w:r>
      </w:fldSimple>
      <w:bookmarkEnd w:id="40"/>
      <w:r>
        <w:t xml:space="preserve"> - stacked bar plot of phytoplankton community composition, separated by year and site.</w:t>
      </w:r>
    </w:p>
    <w:p w14:paraId="067975C7" w14:textId="77777777" w:rsidR="001E4B5E" w:rsidRPr="001E4B5E" w:rsidRDefault="001E4B5E" w:rsidP="001E4B5E"/>
    <w:p w14:paraId="3641A935" w14:textId="2E6AED88" w:rsidR="00835089" w:rsidRDefault="00835089" w:rsidP="00835089">
      <w:pPr>
        <w:pStyle w:val="Caption"/>
        <w:keepNext/>
      </w:pPr>
      <w:bookmarkStart w:id="41" w:name="_Ref10728855"/>
      <w:bookmarkStart w:id="42" w:name="_Ref10728851"/>
      <w:r>
        <w:t xml:space="preserve">Table </w:t>
      </w:r>
      <w:fldSimple w:instr=" SEQ Table \* ARABIC ">
        <w:r w:rsidR="00F4333E">
          <w:rPr>
            <w:noProof/>
          </w:rPr>
          <w:t>7</w:t>
        </w:r>
      </w:fldSimple>
      <w:bookmarkEnd w:id="41"/>
      <w:r>
        <w:t xml:space="preserve"> - Multilevel patter</w:t>
      </w:r>
      <w:r w:rsidR="00383111">
        <w:t>n</w:t>
      </w:r>
      <w:r>
        <w:t xml:space="preserve"> analysis</w:t>
      </w:r>
      <w:bookmarkEnd w:id="42"/>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835089"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835089" w:rsidRDefault="00835089" w:rsidP="00835089">
            <w:pPr>
              <w:spacing w:after="0" w:line="240" w:lineRule="auto"/>
              <w:rPr>
                <w:rFonts w:ascii="Calibri" w:eastAsia="Times New Roman" w:hAnsi="Calibri" w:cs="Calibri"/>
                <w:color w:val="000000"/>
              </w:rPr>
            </w:pPr>
            <w:bookmarkStart w:id="43" w:name="_Toc536509181"/>
            <w:r w:rsidRPr="00835089">
              <w:rPr>
                <w:rFonts w:ascii="Calibri" w:eastAsia="Times New Roman" w:hAnsi="Calibri" w:cs="Calibri"/>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p.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Eogammaru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1207C9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BF525A" w:rsidRDefault="00BF525A" w:rsidP="00835089">
            <w:pPr>
              <w:spacing w:after="0" w:line="240" w:lineRule="auto"/>
              <w:rPr>
                <w:rFonts w:ascii="Lucida Console" w:eastAsia="Times New Roman" w:hAnsi="Lucida Console" w:cs="Calibri"/>
                <w:i/>
                <w:color w:val="000000"/>
                <w:sz w:val="20"/>
                <w:szCs w:val="20"/>
              </w:rPr>
            </w:pPr>
            <w:r w:rsidRPr="00BF525A">
              <w:rPr>
                <w:rFonts w:ascii="Lucida Console" w:eastAsia="Times New Roman" w:hAnsi="Lucida Console" w:cs="Calibri"/>
                <w:i/>
                <w:color w:val="000000"/>
                <w:sz w:val="20"/>
                <w:szCs w:val="2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6A6983" w:rsidRDefault="00835089" w:rsidP="00835089">
            <w:pPr>
              <w:spacing w:after="0" w:line="240" w:lineRule="auto"/>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D9AC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B4C2FF"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D37704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p.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lastRenderedPageBreak/>
              <w:t>Palaemonete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66864B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835089" w:rsidRDefault="00BF525A" w:rsidP="00835089">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Libell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6A6983" w:rsidRDefault="006A6983" w:rsidP="00835089">
            <w:pPr>
              <w:spacing w:after="0" w:line="240" w:lineRule="auto"/>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Ferrissia</w:t>
            </w:r>
            <w:r>
              <w:rPr>
                <w:rFonts w:ascii="Lucida Console" w:eastAsia="Times New Roman" w:hAnsi="Lucida Console" w:cs="Calibri"/>
                <w:i/>
                <w:color w:val="000000"/>
                <w:sz w:val="20"/>
                <w:szCs w:val="20"/>
              </w:rPr>
              <w:t xml:space="preserve"> </w:t>
            </w:r>
            <w:r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1526F0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eratopogonidae</w:t>
            </w:r>
            <w:r w:rsidR="00BF525A">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p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Vellidae</w:t>
            </w:r>
            <w:r w:rsidR="00BF525A">
              <w:rPr>
                <w:rFonts w:ascii="Lucida Console" w:eastAsia="Times New Roman" w:hAnsi="Lucida Console" w:cs="Calibri"/>
                <w:color w:val="000000"/>
                <w:sz w:val="20"/>
                <w:szCs w:val="2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0C3DD6"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AD2CC9"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553D6F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p.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anaid</w:t>
            </w:r>
            <w:r w:rsidR="00BF525A">
              <w:rPr>
                <w:rFonts w:ascii="Lucida Console" w:eastAsia="Times New Roman" w:hAnsi="Lucida Console" w:cs="Calibri"/>
                <w:color w:val="000000"/>
                <w:sz w:val="20"/>
                <w:szCs w:val="2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bl>
    <w:p w14:paraId="46EB7967" w14:textId="77777777" w:rsidR="00835089" w:rsidRDefault="00835089" w:rsidP="00463B5C">
      <w:pPr>
        <w:pStyle w:val="Heading2"/>
      </w:pPr>
    </w:p>
    <w:p w14:paraId="34F74937" w14:textId="77777777" w:rsidR="00E56397" w:rsidRDefault="00E56397" w:rsidP="00E56397">
      <w:pPr>
        <w:pStyle w:val="Heading2"/>
      </w:pPr>
      <w:commentRangeStart w:id="44"/>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commentRangeEnd w:id="44"/>
      <w:r w:rsidR="006B1764">
        <w:rPr>
          <w:rStyle w:val="CommentReference"/>
          <w:rFonts w:asciiTheme="minorHAnsi" w:eastAsiaTheme="minorEastAsia" w:hAnsiTheme="minorHAnsi" w:cstheme="minorBidi"/>
          <w:color w:val="auto"/>
        </w:rPr>
        <w:commentReference w:id="44"/>
      </w:r>
    </w:p>
    <w:p w14:paraId="74F18114" w14:textId="41F3B387" w:rsidR="00835089" w:rsidRDefault="00E56397" w:rsidP="00E56397">
      <w:pPr>
        <w:pStyle w:val="Caption"/>
      </w:pPr>
      <w:bookmarkStart w:id="45" w:name="_Ref10728720"/>
      <w:r>
        <w:t xml:space="preserve">Figure </w:t>
      </w:r>
      <w:fldSimple w:instr=" SEQ Figure \* ARABIC ">
        <w:r w:rsidR="0013218D">
          <w:rPr>
            <w:noProof/>
          </w:rPr>
          <w:t>13</w:t>
        </w:r>
      </w:fldSimple>
      <w:bookmarkEnd w:id="45"/>
      <w:r>
        <w:t xml:space="preserve"> - Mysid NDMS,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lastRenderedPageBreak/>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3E692F41" w:rsidR="00AE15AA" w:rsidRDefault="00AE15AA" w:rsidP="00AE15AA">
      <w:pPr>
        <w:pStyle w:val="Caption"/>
        <w:rPr>
          <w:noProof/>
        </w:rPr>
      </w:pPr>
      <w:bookmarkStart w:id="46" w:name="_Ref10728721"/>
      <w:r>
        <w:t xml:space="preserve">Figure </w:t>
      </w:r>
      <w:fldSimple w:instr=" SEQ Figure \* ARABIC ">
        <w:r w:rsidR="0013218D">
          <w:rPr>
            <w:noProof/>
          </w:rPr>
          <w:t>14</w:t>
        </w:r>
      </w:fldSimple>
      <w:bookmarkEnd w:id="46"/>
      <w:r>
        <w:t xml:space="preserve"> - NMDS of neuston tow samples. Stress = </w:t>
      </w:r>
      <w:r>
        <w:rPr>
          <w:noProof/>
        </w:rPr>
        <w:t xml:space="preserve"> 0.122. Two convergent solutions found after 63 tries.</w:t>
      </w:r>
    </w:p>
    <w:p w14:paraId="7862A93B" w14:textId="77777777" w:rsidR="00C36E09" w:rsidRDefault="00AE15AA" w:rsidP="00C36E09">
      <w:pPr>
        <w:keepNext/>
      </w:pPr>
      <w:r w:rsidRPr="00AE15AA">
        <w:rPr>
          <w:noProof/>
        </w:rPr>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E8D7318" w:rsidR="00AE15AA" w:rsidRDefault="00C36E09" w:rsidP="00C36E09">
      <w:pPr>
        <w:pStyle w:val="Caption"/>
        <w:rPr>
          <w:noProof/>
        </w:rPr>
      </w:pPr>
      <w:bookmarkStart w:id="47" w:name="_Ref10728722"/>
      <w:r>
        <w:t xml:space="preserve">Figure </w:t>
      </w:r>
      <w:fldSimple w:instr=" SEQ Figure \* ARABIC ">
        <w:r w:rsidR="0013218D">
          <w:rPr>
            <w:noProof/>
          </w:rPr>
          <w:t>15</w:t>
        </w:r>
      </w:fldSimple>
      <w:bookmarkEnd w:id="47"/>
      <w:r>
        <w:t xml:space="preserve"> - NMDS of sweep net data (2018 only). Stress </w:t>
      </w:r>
      <w:r>
        <w:rPr>
          <w:noProof/>
        </w:rPr>
        <w:t xml:space="preserve"> = 0.153. Two convergent solutions found fter 624 tries.</w:t>
      </w:r>
    </w:p>
    <w:p w14:paraId="2A0EECFE" w14:textId="77777777" w:rsidR="001E4B5E" w:rsidRDefault="001E4B5E" w:rsidP="001E4B5E">
      <w:pPr>
        <w:keepNext/>
      </w:pPr>
      <w:r w:rsidRPr="00056F69">
        <w:rPr>
          <w:noProof/>
        </w:rPr>
        <w:lastRenderedPageBreak/>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377A66C4" w:rsidR="001E4B5E" w:rsidRPr="00056F69" w:rsidRDefault="001E4B5E" w:rsidP="001E4B5E">
      <w:pPr>
        <w:pStyle w:val="Caption"/>
      </w:pPr>
      <w:bookmarkStart w:id="48" w:name="_Ref10728723"/>
      <w:r>
        <w:t xml:space="preserve">Figure </w:t>
      </w:r>
      <w:fldSimple w:instr=" SEQ Figure \* ARABIC ">
        <w:r w:rsidR="0013218D">
          <w:rPr>
            <w:noProof/>
          </w:rPr>
          <w:t>16</w:t>
        </w:r>
      </w:fldSimple>
      <w:bookmarkEnd w:id="48"/>
      <w:r>
        <w:t xml:space="preserve"> - NMDS of phytoplankton taxa  scaling using Bray-Curtis Dissimilarity index. Stress = 0.227. Two convergent solutions after 99 tries.</w:t>
      </w:r>
    </w:p>
    <w:p w14:paraId="46AE5C12" w14:textId="77777777" w:rsidR="001E4B5E" w:rsidRPr="001E4B5E" w:rsidRDefault="001E4B5E" w:rsidP="001E4B5E"/>
    <w:p w14:paraId="642A788A" w14:textId="4F6F13ED" w:rsidR="00CF6AD6" w:rsidRDefault="00CF6AD6" w:rsidP="00CF6AD6">
      <w:pPr>
        <w:pStyle w:val="Caption"/>
        <w:keepNext/>
      </w:pPr>
      <w:bookmarkStart w:id="49" w:name="_Ref10457875"/>
      <w:r>
        <w:t xml:space="preserve">Table </w:t>
      </w:r>
      <w:fldSimple w:instr=" SEQ Table \* ARABIC ">
        <w:r w:rsidR="00F4333E">
          <w:rPr>
            <w:noProof/>
          </w:rPr>
          <w:t>8</w:t>
        </w:r>
      </w:fldSimple>
      <w:bookmarkEnd w:id="49"/>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B0D73" w14:paraId="107C7799"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7EC14B96" w14:textId="77777777" w:rsidTr="006B0D73">
        <w:trPr>
          <w:trHeight w:val="300"/>
        </w:trPr>
        <w:tc>
          <w:tcPr>
            <w:tcW w:w="2120" w:type="dxa"/>
            <w:tcBorders>
              <w:top w:val="nil"/>
              <w:left w:val="nil"/>
              <w:bottom w:val="nil"/>
              <w:right w:val="nil"/>
            </w:tcBorders>
            <w:shd w:val="clear" w:color="auto" w:fill="auto"/>
            <w:noWrap/>
            <w:vAlign w:val="center"/>
            <w:hideMark/>
          </w:tcPr>
          <w:p w14:paraId="1204F324"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2F0554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904CD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SumsOfSqs</w:t>
            </w:r>
          </w:p>
        </w:tc>
        <w:tc>
          <w:tcPr>
            <w:tcW w:w="1120" w:type="dxa"/>
            <w:tcBorders>
              <w:top w:val="nil"/>
              <w:left w:val="nil"/>
              <w:bottom w:val="nil"/>
              <w:right w:val="nil"/>
            </w:tcBorders>
            <w:shd w:val="clear" w:color="auto" w:fill="auto"/>
            <w:noWrap/>
            <w:vAlign w:val="bottom"/>
            <w:hideMark/>
          </w:tcPr>
          <w:p w14:paraId="085EBE5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MeanSqs</w:t>
            </w:r>
          </w:p>
        </w:tc>
        <w:tc>
          <w:tcPr>
            <w:tcW w:w="1160" w:type="dxa"/>
            <w:tcBorders>
              <w:top w:val="nil"/>
              <w:left w:val="nil"/>
              <w:bottom w:val="nil"/>
              <w:right w:val="nil"/>
            </w:tcBorders>
            <w:shd w:val="clear" w:color="auto" w:fill="auto"/>
            <w:noWrap/>
            <w:vAlign w:val="bottom"/>
            <w:hideMark/>
          </w:tcPr>
          <w:p w14:paraId="35B91D9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F.Model</w:t>
            </w:r>
          </w:p>
        </w:tc>
        <w:tc>
          <w:tcPr>
            <w:tcW w:w="1120" w:type="dxa"/>
            <w:tcBorders>
              <w:top w:val="nil"/>
              <w:left w:val="nil"/>
              <w:bottom w:val="nil"/>
              <w:right w:val="nil"/>
            </w:tcBorders>
            <w:shd w:val="clear" w:color="auto" w:fill="auto"/>
            <w:noWrap/>
            <w:vAlign w:val="bottom"/>
            <w:hideMark/>
          </w:tcPr>
          <w:p w14:paraId="19B1321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DDAE54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Pr(&gt;F)</w:t>
            </w:r>
          </w:p>
        </w:tc>
        <w:tc>
          <w:tcPr>
            <w:tcW w:w="960" w:type="dxa"/>
            <w:tcBorders>
              <w:top w:val="nil"/>
              <w:left w:val="nil"/>
              <w:bottom w:val="nil"/>
              <w:right w:val="nil"/>
            </w:tcBorders>
            <w:shd w:val="clear" w:color="auto" w:fill="auto"/>
            <w:noWrap/>
            <w:vAlign w:val="bottom"/>
            <w:hideMark/>
          </w:tcPr>
          <w:p w14:paraId="119AE7F5"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19904D4" w14:textId="77777777" w:rsidTr="006B0D73">
        <w:trPr>
          <w:trHeight w:val="300"/>
        </w:trPr>
        <w:tc>
          <w:tcPr>
            <w:tcW w:w="2120" w:type="dxa"/>
            <w:tcBorders>
              <w:top w:val="nil"/>
              <w:left w:val="nil"/>
              <w:bottom w:val="nil"/>
              <w:right w:val="nil"/>
            </w:tcBorders>
            <w:shd w:val="clear" w:color="auto" w:fill="auto"/>
            <w:noWrap/>
            <w:vAlign w:val="center"/>
            <w:hideMark/>
          </w:tcPr>
          <w:p w14:paraId="587DB26D" w14:textId="17E6CEC4"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 type</w:t>
            </w:r>
          </w:p>
        </w:tc>
        <w:tc>
          <w:tcPr>
            <w:tcW w:w="960" w:type="dxa"/>
            <w:tcBorders>
              <w:top w:val="nil"/>
              <w:left w:val="nil"/>
              <w:bottom w:val="nil"/>
              <w:right w:val="nil"/>
            </w:tcBorders>
            <w:shd w:val="clear" w:color="auto" w:fill="auto"/>
            <w:noWrap/>
            <w:vAlign w:val="bottom"/>
            <w:hideMark/>
          </w:tcPr>
          <w:p w14:paraId="6932E0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5FC963F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0</w:t>
            </w:r>
          </w:p>
        </w:tc>
        <w:tc>
          <w:tcPr>
            <w:tcW w:w="1120" w:type="dxa"/>
            <w:tcBorders>
              <w:top w:val="nil"/>
              <w:left w:val="nil"/>
              <w:bottom w:val="nil"/>
              <w:right w:val="nil"/>
            </w:tcBorders>
            <w:shd w:val="clear" w:color="auto" w:fill="auto"/>
            <w:noWrap/>
            <w:vAlign w:val="bottom"/>
            <w:hideMark/>
          </w:tcPr>
          <w:p w14:paraId="4C0D5C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05</w:t>
            </w:r>
          </w:p>
        </w:tc>
        <w:tc>
          <w:tcPr>
            <w:tcW w:w="1160" w:type="dxa"/>
            <w:tcBorders>
              <w:top w:val="nil"/>
              <w:left w:val="nil"/>
              <w:bottom w:val="nil"/>
              <w:right w:val="nil"/>
            </w:tcBorders>
            <w:shd w:val="clear" w:color="auto" w:fill="auto"/>
            <w:noWrap/>
            <w:vAlign w:val="bottom"/>
            <w:hideMark/>
          </w:tcPr>
          <w:p w14:paraId="37968C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753</w:t>
            </w:r>
          </w:p>
        </w:tc>
        <w:tc>
          <w:tcPr>
            <w:tcW w:w="1120" w:type="dxa"/>
            <w:tcBorders>
              <w:top w:val="nil"/>
              <w:left w:val="nil"/>
              <w:bottom w:val="nil"/>
              <w:right w:val="nil"/>
            </w:tcBorders>
            <w:shd w:val="clear" w:color="auto" w:fill="auto"/>
            <w:noWrap/>
            <w:vAlign w:val="bottom"/>
            <w:hideMark/>
          </w:tcPr>
          <w:p w14:paraId="259DEB9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8</w:t>
            </w:r>
          </w:p>
        </w:tc>
        <w:tc>
          <w:tcPr>
            <w:tcW w:w="960" w:type="dxa"/>
            <w:tcBorders>
              <w:top w:val="nil"/>
              <w:left w:val="nil"/>
              <w:bottom w:val="nil"/>
              <w:right w:val="nil"/>
            </w:tcBorders>
            <w:shd w:val="clear" w:color="auto" w:fill="auto"/>
            <w:noWrap/>
            <w:vAlign w:val="bottom"/>
            <w:hideMark/>
          </w:tcPr>
          <w:p w14:paraId="3664817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8C751C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0E8683D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2DF671B5"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6274E56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991602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1923B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09D652B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312853"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E4E82C"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29FB9628"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512ACB1C" w14:textId="77777777" w:rsidTr="006B0D73">
        <w:trPr>
          <w:trHeight w:val="300"/>
        </w:trPr>
        <w:tc>
          <w:tcPr>
            <w:tcW w:w="2120" w:type="dxa"/>
            <w:tcBorders>
              <w:top w:val="nil"/>
              <w:left w:val="nil"/>
              <w:bottom w:val="nil"/>
              <w:right w:val="nil"/>
            </w:tcBorders>
            <w:shd w:val="clear" w:color="auto" w:fill="auto"/>
            <w:noWrap/>
            <w:vAlign w:val="center"/>
            <w:hideMark/>
          </w:tcPr>
          <w:p w14:paraId="33BC5193"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92547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ABF077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SumsOfSqs</w:t>
            </w:r>
          </w:p>
        </w:tc>
        <w:tc>
          <w:tcPr>
            <w:tcW w:w="1120" w:type="dxa"/>
            <w:tcBorders>
              <w:top w:val="nil"/>
              <w:left w:val="nil"/>
              <w:bottom w:val="nil"/>
              <w:right w:val="nil"/>
            </w:tcBorders>
            <w:shd w:val="clear" w:color="auto" w:fill="auto"/>
            <w:noWrap/>
            <w:vAlign w:val="bottom"/>
            <w:hideMark/>
          </w:tcPr>
          <w:p w14:paraId="4D8E167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MeanSqs</w:t>
            </w:r>
          </w:p>
        </w:tc>
        <w:tc>
          <w:tcPr>
            <w:tcW w:w="1160" w:type="dxa"/>
            <w:tcBorders>
              <w:top w:val="nil"/>
              <w:left w:val="nil"/>
              <w:bottom w:val="nil"/>
              <w:right w:val="nil"/>
            </w:tcBorders>
            <w:shd w:val="clear" w:color="auto" w:fill="auto"/>
            <w:noWrap/>
            <w:vAlign w:val="bottom"/>
            <w:hideMark/>
          </w:tcPr>
          <w:p w14:paraId="5F0133A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F.Model</w:t>
            </w:r>
          </w:p>
        </w:tc>
        <w:tc>
          <w:tcPr>
            <w:tcW w:w="1120" w:type="dxa"/>
            <w:tcBorders>
              <w:top w:val="nil"/>
              <w:left w:val="nil"/>
              <w:bottom w:val="nil"/>
              <w:right w:val="nil"/>
            </w:tcBorders>
            <w:shd w:val="clear" w:color="auto" w:fill="auto"/>
            <w:noWrap/>
            <w:vAlign w:val="bottom"/>
            <w:hideMark/>
          </w:tcPr>
          <w:p w14:paraId="4C26F4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0D8F9DA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Pr(&gt;F)</w:t>
            </w:r>
          </w:p>
        </w:tc>
        <w:tc>
          <w:tcPr>
            <w:tcW w:w="960" w:type="dxa"/>
            <w:tcBorders>
              <w:top w:val="nil"/>
              <w:left w:val="nil"/>
              <w:bottom w:val="nil"/>
              <w:right w:val="nil"/>
            </w:tcBorders>
            <w:shd w:val="clear" w:color="auto" w:fill="auto"/>
            <w:noWrap/>
            <w:vAlign w:val="bottom"/>
            <w:hideMark/>
          </w:tcPr>
          <w:p w14:paraId="599F591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64A23C79" w14:textId="77777777" w:rsidTr="006B0D73">
        <w:trPr>
          <w:trHeight w:val="300"/>
        </w:trPr>
        <w:tc>
          <w:tcPr>
            <w:tcW w:w="2120" w:type="dxa"/>
            <w:tcBorders>
              <w:top w:val="nil"/>
              <w:left w:val="nil"/>
              <w:bottom w:val="nil"/>
              <w:right w:val="nil"/>
            </w:tcBorders>
            <w:shd w:val="clear" w:color="auto" w:fill="auto"/>
            <w:noWrap/>
            <w:vAlign w:val="center"/>
            <w:hideMark/>
          </w:tcPr>
          <w:p w14:paraId="71BECAA2" w14:textId="617A1C1E"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F70A4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5F6017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022</w:t>
            </w:r>
          </w:p>
        </w:tc>
        <w:tc>
          <w:tcPr>
            <w:tcW w:w="1120" w:type="dxa"/>
            <w:tcBorders>
              <w:top w:val="nil"/>
              <w:left w:val="nil"/>
              <w:bottom w:val="nil"/>
              <w:right w:val="nil"/>
            </w:tcBorders>
            <w:shd w:val="clear" w:color="auto" w:fill="auto"/>
            <w:noWrap/>
            <w:vAlign w:val="bottom"/>
            <w:hideMark/>
          </w:tcPr>
          <w:p w14:paraId="047FD98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674</w:t>
            </w:r>
          </w:p>
        </w:tc>
        <w:tc>
          <w:tcPr>
            <w:tcW w:w="1160" w:type="dxa"/>
            <w:tcBorders>
              <w:top w:val="nil"/>
              <w:left w:val="nil"/>
              <w:bottom w:val="nil"/>
              <w:right w:val="nil"/>
            </w:tcBorders>
            <w:shd w:val="clear" w:color="auto" w:fill="auto"/>
            <w:noWrap/>
            <w:vAlign w:val="bottom"/>
            <w:hideMark/>
          </w:tcPr>
          <w:p w14:paraId="37C876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546</w:t>
            </w:r>
          </w:p>
        </w:tc>
        <w:tc>
          <w:tcPr>
            <w:tcW w:w="1120" w:type="dxa"/>
            <w:tcBorders>
              <w:top w:val="nil"/>
              <w:left w:val="nil"/>
              <w:bottom w:val="nil"/>
              <w:right w:val="nil"/>
            </w:tcBorders>
            <w:shd w:val="clear" w:color="auto" w:fill="auto"/>
            <w:noWrap/>
            <w:vAlign w:val="bottom"/>
            <w:hideMark/>
          </w:tcPr>
          <w:p w14:paraId="206B1C7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960" w:type="dxa"/>
            <w:tcBorders>
              <w:top w:val="nil"/>
              <w:left w:val="nil"/>
              <w:bottom w:val="nil"/>
              <w:right w:val="nil"/>
            </w:tcBorders>
            <w:shd w:val="clear" w:color="auto" w:fill="auto"/>
            <w:noWrap/>
            <w:vAlign w:val="bottom"/>
            <w:hideMark/>
          </w:tcPr>
          <w:p w14:paraId="482F622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CD4A3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26727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18A0EAD" w14:textId="77777777" w:rsidTr="006B0D73">
        <w:trPr>
          <w:trHeight w:val="300"/>
        </w:trPr>
        <w:tc>
          <w:tcPr>
            <w:tcW w:w="2120" w:type="dxa"/>
            <w:tcBorders>
              <w:top w:val="nil"/>
              <w:left w:val="nil"/>
              <w:bottom w:val="nil"/>
              <w:right w:val="nil"/>
            </w:tcBorders>
            <w:shd w:val="clear" w:color="auto" w:fill="auto"/>
            <w:noWrap/>
            <w:vAlign w:val="bottom"/>
            <w:hideMark/>
          </w:tcPr>
          <w:p w14:paraId="3404AA28"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009FEB"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D03B69D"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281805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D26A67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ECCD0B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FB9DA"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398AAE"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EA3547F" w14:textId="77777777" w:rsidTr="006B0D73">
        <w:trPr>
          <w:trHeight w:val="300"/>
        </w:trPr>
        <w:tc>
          <w:tcPr>
            <w:tcW w:w="2120" w:type="dxa"/>
            <w:tcBorders>
              <w:top w:val="nil"/>
              <w:left w:val="nil"/>
              <w:bottom w:val="nil"/>
              <w:right w:val="nil"/>
            </w:tcBorders>
            <w:shd w:val="clear" w:color="auto" w:fill="auto"/>
            <w:noWrap/>
            <w:vAlign w:val="center"/>
            <w:hideMark/>
          </w:tcPr>
          <w:p w14:paraId="2C58D172"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667BD4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4D650B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SumsOfSqs</w:t>
            </w:r>
          </w:p>
        </w:tc>
        <w:tc>
          <w:tcPr>
            <w:tcW w:w="1120" w:type="dxa"/>
            <w:tcBorders>
              <w:top w:val="nil"/>
              <w:left w:val="nil"/>
              <w:bottom w:val="nil"/>
              <w:right w:val="nil"/>
            </w:tcBorders>
            <w:shd w:val="clear" w:color="auto" w:fill="auto"/>
            <w:noWrap/>
            <w:vAlign w:val="bottom"/>
            <w:hideMark/>
          </w:tcPr>
          <w:p w14:paraId="1CE2A41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MeanSqs</w:t>
            </w:r>
          </w:p>
        </w:tc>
        <w:tc>
          <w:tcPr>
            <w:tcW w:w="1160" w:type="dxa"/>
            <w:tcBorders>
              <w:top w:val="nil"/>
              <w:left w:val="nil"/>
              <w:bottom w:val="nil"/>
              <w:right w:val="nil"/>
            </w:tcBorders>
            <w:shd w:val="clear" w:color="auto" w:fill="auto"/>
            <w:noWrap/>
            <w:vAlign w:val="bottom"/>
            <w:hideMark/>
          </w:tcPr>
          <w:p w14:paraId="3DBCED2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F.Model</w:t>
            </w:r>
          </w:p>
        </w:tc>
        <w:tc>
          <w:tcPr>
            <w:tcW w:w="1120" w:type="dxa"/>
            <w:tcBorders>
              <w:top w:val="nil"/>
              <w:left w:val="nil"/>
              <w:bottom w:val="nil"/>
              <w:right w:val="nil"/>
            </w:tcBorders>
            <w:shd w:val="clear" w:color="auto" w:fill="auto"/>
            <w:noWrap/>
            <w:vAlign w:val="bottom"/>
            <w:hideMark/>
          </w:tcPr>
          <w:p w14:paraId="13E1D35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5976A8D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Pr(&gt;F)</w:t>
            </w:r>
          </w:p>
        </w:tc>
        <w:tc>
          <w:tcPr>
            <w:tcW w:w="960" w:type="dxa"/>
            <w:tcBorders>
              <w:top w:val="nil"/>
              <w:left w:val="nil"/>
              <w:bottom w:val="nil"/>
              <w:right w:val="nil"/>
            </w:tcBorders>
            <w:shd w:val="clear" w:color="auto" w:fill="auto"/>
            <w:noWrap/>
            <w:vAlign w:val="bottom"/>
            <w:hideMark/>
          </w:tcPr>
          <w:p w14:paraId="38375AC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7EB8DCB" w14:textId="77777777" w:rsidTr="006B0D73">
        <w:trPr>
          <w:trHeight w:val="300"/>
        </w:trPr>
        <w:tc>
          <w:tcPr>
            <w:tcW w:w="2120" w:type="dxa"/>
            <w:tcBorders>
              <w:top w:val="nil"/>
              <w:left w:val="nil"/>
              <w:bottom w:val="nil"/>
              <w:right w:val="nil"/>
            </w:tcBorders>
            <w:shd w:val="clear" w:color="auto" w:fill="auto"/>
            <w:noWrap/>
            <w:vAlign w:val="center"/>
            <w:hideMark/>
          </w:tcPr>
          <w:p w14:paraId="1AED66C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 type</w:t>
            </w:r>
          </w:p>
        </w:tc>
        <w:tc>
          <w:tcPr>
            <w:tcW w:w="960" w:type="dxa"/>
            <w:tcBorders>
              <w:top w:val="nil"/>
              <w:left w:val="nil"/>
              <w:bottom w:val="nil"/>
              <w:right w:val="nil"/>
            </w:tcBorders>
            <w:shd w:val="clear" w:color="auto" w:fill="auto"/>
            <w:noWrap/>
            <w:vAlign w:val="bottom"/>
            <w:hideMark/>
          </w:tcPr>
          <w:p w14:paraId="208D981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730FBC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17</w:t>
            </w:r>
          </w:p>
        </w:tc>
        <w:tc>
          <w:tcPr>
            <w:tcW w:w="1120" w:type="dxa"/>
            <w:tcBorders>
              <w:top w:val="nil"/>
              <w:left w:val="nil"/>
              <w:bottom w:val="nil"/>
              <w:right w:val="nil"/>
            </w:tcBorders>
            <w:shd w:val="clear" w:color="auto" w:fill="auto"/>
            <w:noWrap/>
            <w:vAlign w:val="bottom"/>
            <w:hideMark/>
          </w:tcPr>
          <w:p w14:paraId="3DD0F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839</w:t>
            </w:r>
          </w:p>
        </w:tc>
        <w:tc>
          <w:tcPr>
            <w:tcW w:w="1160" w:type="dxa"/>
            <w:tcBorders>
              <w:top w:val="nil"/>
              <w:left w:val="nil"/>
              <w:bottom w:val="nil"/>
              <w:right w:val="nil"/>
            </w:tcBorders>
            <w:shd w:val="clear" w:color="auto" w:fill="auto"/>
            <w:noWrap/>
            <w:vAlign w:val="bottom"/>
            <w:hideMark/>
          </w:tcPr>
          <w:p w14:paraId="155566F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923</w:t>
            </w:r>
          </w:p>
        </w:tc>
        <w:tc>
          <w:tcPr>
            <w:tcW w:w="1120" w:type="dxa"/>
            <w:tcBorders>
              <w:top w:val="nil"/>
              <w:left w:val="nil"/>
              <w:bottom w:val="nil"/>
              <w:right w:val="nil"/>
            </w:tcBorders>
            <w:shd w:val="clear" w:color="auto" w:fill="auto"/>
            <w:noWrap/>
            <w:vAlign w:val="bottom"/>
            <w:hideMark/>
          </w:tcPr>
          <w:p w14:paraId="085AB54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9</w:t>
            </w:r>
          </w:p>
        </w:tc>
        <w:tc>
          <w:tcPr>
            <w:tcW w:w="960" w:type="dxa"/>
            <w:tcBorders>
              <w:top w:val="nil"/>
              <w:left w:val="nil"/>
              <w:bottom w:val="nil"/>
              <w:right w:val="nil"/>
            </w:tcBorders>
            <w:shd w:val="clear" w:color="auto" w:fill="auto"/>
            <w:noWrap/>
            <w:vAlign w:val="bottom"/>
            <w:hideMark/>
          </w:tcPr>
          <w:p w14:paraId="1AE9C9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5DA6F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lastRenderedPageBreak/>
              <w:t>Year</w:t>
            </w:r>
          </w:p>
        </w:tc>
        <w:tc>
          <w:tcPr>
            <w:tcW w:w="960" w:type="dxa"/>
            <w:tcBorders>
              <w:top w:val="nil"/>
              <w:left w:val="nil"/>
              <w:bottom w:val="nil"/>
              <w:right w:val="nil"/>
            </w:tcBorders>
            <w:shd w:val="clear" w:color="auto" w:fill="auto"/>
            <w:noWrap/>
            <w:vAlign w:val="bottom"/>
            <w:hideMark/>
          </w:tcPr>
          <w:p w14:paraId="2C87FFC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B0D73" w:rsidRDefault="006B0D73" w:rsidP="006B0D73">
            <w:pPr>
              <w:spacing w:after="0" w:line="240" w:lineRule="auto"/>
              <w:jc w:val="right"/>
              <w:rPr>
                <w:rFonts w:ascii="Calibri" w:eastAsia="Times New Roman" w:hAnsi="Calibri" w:cs="Calibri"/>
                <w:color w:val="000000"/>
              </w:rPr>
            </w:pPr>
          </w:p>
        </w:tc>
      </w:tr>
      <w:tr w:rsidR="006B0D73" w:rsidRPr="006B0D7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p>
        </w:tc>
        <w:tc>
          <w:tcPr>
            <w:tcW w:w="960" w:type="dxa"/>
            <w:tcBorders>
              <w:top w:val="nil"/>
              <w:left w:val="nil"/>
              <w:bottom w:val="nil"/>
              <w:right w:val="nil"/>
            </w:tcBorders>
            <w:shd w:val="clear" w:color="auto" w:fill="auto"/>
            <w:noWrap/>
            <w:vAlign w:val="bottom"/>
            <w:hideMark/>
          </w:tcPr>
          <w:p w14:paraId="21F7219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93B5B06" w14:textId="77777777" w:rsidTr="006B0D73">
        <w:trPr>
          <w:trHeight w:val="300"/>
        </w:trPr>
        <w:tc>
          <w:tcPr>
            <w:tcW w:w="2120" w:type="dxa"/>
            <w:tcBorders>
              <w:top w:val="nil"/>
              <w:left w:val="nil"/>
              <w:bottom w:val="nil"/>
              <w:right w:val="nil"/>
            </w:tcBorders>
            <w:shd w:val="clear" w:color="000000" w:fill="FFFFFF"/>
            <w:noWrap/>
            <w:vAlign w:val="center"/>
            <w:hideMark/>
          </w:tcPr>
          <w:p w14:paraId="10645A9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74F50576"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76DF6431"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13B46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5FC65A0"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ED38A5C"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46FC01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2915EF"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4E426AB0" w14:textId="77777777" w:rsidTr="006B0D73">
        <w:trPr>
          <w:trHeight w:val="300"/>
        </w:trPr>
        <w:tc>
          <w:tcPr>
            <w:tcW w:w="2120" w:type="dxa"/>
            <w:tcBorders>
              <w:top w:val="nil"/>
              <w:left w:val="nil"/>
              <w:bottom w:val="nil"/>
              <w:right w:val="nil"/>
            </w:tcBorders>
            <w:shd w:val="clear" w:color="auto" w:fill="auto"/>
            <w:noWrap/>
            <w:vAlign w:val="center"/>
            <w:hideMark/>
          </w:tcPr>
          <w:p w14:paraId="7C6EAF3A"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4545F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259B204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SumsOfSqs</w:t>
            </w:r>
          </w:p>
        </w:tc>
        <w:tc>
          <w:tcPr>
            <w:tcW w:w="1120" w:type="dxa"/>
            <w:tcBorders>
              <w:top w:val="nil"/>
              <w:left w:val="nil"/>
              <w:bottom w:val="nil"/>
              <w:right w:val="nil"/>
            </w:tcBorders>
            <w:shd w:val="clear" w:color="auto" w:fill="auto"/>
            <w:noWrap/>
            <w:vAlign w:val="bottom"/>
            <w:hideMark/>
          </w:tcPr>
          <w:p w14:paraId="4B32191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MeanSqs</w:t>
            </w:r>
          </w:p>
        </w:tc>
        <w:tc>
          <w:tcPr>
            <w:tcW w:w="1160" w:type="dxa"/>
            <w:tcBorders>
              <w:top w:val="nil"/>
              <w:left w:val="nil"/>
              <w:bottom w:val="nil"/>
              <w:right w:val="nil"/>
            </w:tcBorders>
            <w:shd w:val="clear" w:color="auto" w:fill="auto"/>
            <w:noWrap/>
            <w:vAlign w:val="bottom"/>
            <w:hideMark/>
          </w:tcPr>
          <w:p w14:paraId="5BF8496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F.Model</w:t>
            </w:r>
          </w:p>
        </w:tc>
        <w:tc>
          <w:tcPr>
            <w:tcW w:w="1120" w:type="dxa"/>
            <w:tcBorders>
              <w:top w:val="nil"/>
              <w:left w:val="nil"/>
              <w:bottom w:val="nil"/>
              <w:right w:val="nil"/>
            </w:tcBorders>
            <w:shd w:val="clear" w:color="auto" w:fill="auto"/>
            <w:noWrap/>
            <w:vAlign w:val="bottom"/>
            <w:hideMark/>
          </w:tcPr>
          <w:p w14:paraId="5F252FB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0A5436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Pr(&gt;F)</w:t>
            </w:r>
          </w:p>
        </w:tc>
        <w:tc>
          <w:tcPr>
            <w:tcW w:w="960" w:type="dxa"/>
            <w:tcBorders>
              <w:top w:val="nil"/>
              <w:left w:val="nil"/>
              <w:bottom w:val="nil"/>
              <w:right w:val="nil"/>
            </w:tcBorders>
            <w:shd w:val="clear" w:color="auto" w:fill="auto"/>
            <w:noWrap/>
            <w:vAlign w:val="bottom"/>
            <w:hideMark/>
          </w:tcPr>
          <w:p w14:paraId="4F175C72"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B22C516" w14:textId="77777777" w:rsidTr="006B0D73">
        <w:trPr>
          <w:trHeight w:val="300"/>
        </w:trPr>
        <w:tc>
          <w:tcPr>
            <w:tcW w:w="2120" w:type="dxa"/>
            <w:tcBorders>
              <w:top w:val="nil"/>
              <w:left w:val="nil"/>
              <w:bottom w:val="nil"/>
              <w:right w:val="nil"/>
            </w:tcBorders>
            <w:shd w:val="clear" w:color="auto" w:fill="auto"/>
            <w:noWrap/>
            <w:vAlign w:val="center"/>
            <w:hideMark/>
          </w:tcPr>
          <w:p w14:paraId="6503C3A4" w14:textId="3641975F"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5C7565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1EBF55A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687</w:t>
            </w:r>
          </w:p>
        </w:tc>
        <w:tc>
          <w:tcPr>
            <w:tcW w:w="1120" w:type="dxa"/>
            <w:tcBorders>
              <w:top w:val="nil"/>
              <w:left w:val="nil"/>
              <w:bottom w:val="nil"/>
              <w:right w:val="nil"/>
            </w:tcBorders>
            <w:shd w:val="clear" w:color="auto" w:fill="auto"/>
            <w:noWrap/>
            <w:vAlign w:val="bottom"/>
            <w:hideMark/>
          </w:tcPr>
          <w:p w14:paraId="2D4543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72</w:t>
            </w:r>
          </w:p>
        </w:tc>
        <w:tc>
          <w:tcPr>
            <w:tcW w:w="1160" w:type="dxa"/>
            <w:tcBorders>
              <w:top w:val="nil"/>
              <w:left w:val="nil"/>
              <w:bottom w:val="nil"/>
              <w:right w:val="nil"/>
            </w:tcBorders>
            <w:shd w:val="clear" w:color="auto" w:fill="auto"/>
            <w:noWrap/>
            <w:vAlign w:val="bottom"/>
            <w:hideMark/>
          </w:tcPr>
          <w:p w14:paraId="554602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303</w:t>
            </w:r>
          </w:p>
        </w:tc>
        <w:tc>
          <w:tcPr>
            <w:tcW w:w="1120" w:type="dxa"/>
            <w:tcBorders>
              <w:top w:val="nil"/>
              <w:left w:val="nil"/>
              <w:bottom w:val="nil"/>
              <w:right w:val="nil"/>
            </w:tcBorders>
            <w:shd w:val="clear" w:color="auto" w:fill="auto"/>
            <w:noWrap/>
            <w:vAlign w:val="bottom"/>
            <w:hideMark/>
          </w:tcPr>
          <w:p w14:paraId="79EA61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2FA7DEE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61EEAC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B0D73" w:rsidRDefault="008D448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22EBDFC" w14:textId="77777777" w:rsidTr="006B0D73">
        <w:trPr>
          <w:trHeight w:val="300"/>
        </w:trPr>
        <w:tc>
          <w:tcPr>
            <w:tcW w:w="2120" w:type="dxa"/>
            <w:tcBorders>
              <w:top w:val="nil"/>
              <w:left w:val="nil"/>
              <w:bottom w:val="nil"/>
              <w:right w:val="nil"/>
            </w:tcBorders>
            <w:shd w:val="clear" w:color="auto" w:fill="auto"/>
            <w:noWrap/>
            <w:vAlign w:val="bottom"/>
            <w:hideMark/>
          </w:tcPr>
          <w:p w14:paraId="04A5A309"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16C432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158C919"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62771B7"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024244B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52BBAE"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F6D99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05EBAB"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Phytoplankot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2170DED0" w14:textId="77777777" w:rsidTr="006B0D73">
        <w:trPr>
          <w:trHeight w:val="300"/>
        </w:trPr>
        <w:tc>
          <w:tcPr>
            <w:tcW w:w="2120" w:type="dxa"/>
            <w:tcBorders>
              <w:top w:val="nil"/>
              <w:left w:val="nil"/>
              <w:bottom w:val="nil"/>
              <w:right w:val="nil"/>
            </w:tcBorders>
            <w:shd w:val="clear" w:color="auto" w:fill="auto"/>
            <w:noWrap/>
            <w:vAlign w:val="center"/>
            <w:hideMark/>
          </w:tcPr>
          <w:p w14:paraId="0F75220C"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BA7DCE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11D2931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SumsOfSqs</w:t>
            </w:r>
          </w:p>
        </w:tc>
        <w:tc>
          <w:tcPr>
            <w:tcW w:w="1120" w:type="dxa"/>
            <w:tcBorders>
              <w:top w:val="nil"/>
              <w:left w:val="nil"/>
              <w:bottom w:val="nil"/>
              <w:right w:val="nil"/>
            </w:tcBorders>
            <w:shd w:val="clear" w:color="auto" w:fill="auto"/>
            <w:noWrap/>
            <w:vAlign w:val="bottom"/>
            <w:hideMark/>
          </w:tcPr>
          <w:p w14:paraId="5662896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MeanSqs</w:t>
            </w:r>
          </w:p>
        </w:tc>
        <w:tc>
          <w:tcPr>
            <w:tcW w:w="1160" w:type="dxa"/>
            <w:tcBorders>
              <w:top w:val="nil"/>
              <w:left w:val="nil"/>
              <w:bottom w:val="nil"/>
              <w:right w:val="nil"/>
            </w:tcBorders>
            <w:shd w:val="clear" w:color="auto" w:fill="auto"/>
            <w:noWrap/>
            <w:vAlign w:val="bottom"/>
            <w:hideMark/>
          </w:tcPr>
          <w:p w14:paraId="1D3E851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F.Model</w:t>
            </w:r>
          </w:p>
        </w:tc>
        <w:tc>
          <w:tcPr>
            <w:tcW w:w="1120" w:type="dxa"/>
            <w:tcBorders>
              <w:top w:val="nil"/>
              <w:left w:val="nil"/>
              <w:bottom w:val="nil"/>
              <w:right w:val="nil"/>
            </w:tcBorders>
            <w:shd w:val="clear" w:color="auto" w:fill="auto"/>
            <w:noWrap/>
            <w:vAlign w:val="bottom"/>
            <w:hideMark/>
          </w:tcPr>
          <w:p w14:paraId="0284B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98E7F4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Pr(&gt;F)</w:t>
            </w:r>
          </w:p>
        </w:tc>
        <w:tc>
          <w:tcPr>
            <w:tcW w:w="960" w:type="dxa"/>
            <w:tcBorders>
              <w:top w:val="nil"/>
              <w:left w:val="nil"/>
              <w:bottom w:val="nil"/>
              <w:right w:val="nil"/>
            </w:tcBorders>
            <w:shd w:val="clear" w:color="auto" w:fill="auto"/>
            <w:noWrap/>
            <w:vAlign w:val="bottom"/>
            <w:hideMark/>
          </w:tcPr>
          <w:p w14:paraId="2AB5F47B"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3767376" w14:textId="77777777" w:rsidTr="006B0D73">
        <w:trPr>
          <w:trHeight w:val="300"/>
        </w:trPr>
        <w:tc>
          <w:tcPr>
            <w:tcW w:w="2120" w:type="dxa"/>
            <w:tcBorders>
              <w:top w:val="nil"/>
              <w:left w:val="nil"/>
              <w:bottom w:val="nil"/>
              <w:right w:val="nil"/>
            </w:tcBorders>
            <w:shd w:val="clear" w:color="auto" w:fill="auto"/>
            <w:noWrap/>
            <w:vAlign w:val="center"/>
            <w:hideMark/>
          </w:tcPr>
          <w:p w14:paraId="02209A06" w14:textId="0B05DDD0" w:rsidR="006B0D73" w:rsidRPr="006B0D73" w:rsidRDefault="0003440B"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w:t>
            </w:r>
            <w:r w:rsidR="006B0D73" w:rsidRPr="006B0D7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6B0D73" w:rsidRPr="006B0D73">
              <w:rPr>
                <w:rFonts w:ascii="Lucida Console" w:eastAsia="Times New Roman" w:hAnsi="Lucida Console" w:cs="Calibri"/>
                <w:color w:val="000000"/>
                <w:sz w:val="20"/>
                <w:szCs w:val="20"/>
              </w:rPr>
              <w:t>type</w:t>
            </w:r>
          </w:p>
        </w:tc>
        <w:tc>
          <w:tcPr>
            <w:tcW w:w="960" w:type="dxa"/>
            <w:tcBorders>
              <w:top w:val="nil"/>
              <w:left w:val="nil"/>
              <w:bottom w:val="nil"/>
              <w:right w:val="nil"/>
            </w:tcBorders>
            <w:shd w:val="clear" w:color="auto" w:fill="auto"/>
            <w:noWrap/>
            <w:vAlign w:val="bottom"/>
            <w:hideMark/>
          </w:tcPr>
          <w:p w14:paraId="37C17E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150F351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127</w:t>
            </w:r>
          </w:p>
        </w:tc>
        <w:tc>
          <w:tcPr>
            <w:tcW w:w="1120" w:type="dxa"/>
            <w:tcBorders>
              <w:top w:val="nil"/>
              <w:left w:val="nil"/>
              <w:bottom w:val="nil"/>
              <w:right w:val="nil"/>
            </w:tcBorders>
            <w:shd w:val="clear" w:color="auto" w:fill="auto"/>
            <w:noWrap/>
            <w:vAlign w:val="bottom"/>
            <w:hideMark/>
          </w:tcPr>
          <w:p w14:paraId="037574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09</w:t>
            </w:r>
          </w:p>
        </w:tc>
        <w:tc>
          <w:tcPr>
            <w:tcW w:w="1160" w:type="dxa"/>
            <w:tcBorders>
              <w:top w:val="nil"/>
              <w:left w:val="nil"/>
              <w:bottom w:val="nil"/>
              <w:right w:val="nil"/>
            </w:tcBorders>
            <w:shd w:val="clear" w:color="auto" w:fill="auto"/>
            <w:noWrap/>
            <w:vAlign w:val="bottom"/>
            <w:hideMark/>
          </w:tcPr>
          <w:p w14:paraId="4C05F97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830</w:t>
            </w:r>
          </w:p>
        </w:tc>
        <w:tc>
          <w:tcPr>
            <w:tcW w:w="1120" w:type="dxa"/>
            <w:tcBorders>
              <w:top w:val="nil"/>
              <w:left w:val="nil"/>
              <w:bottom w:val="nil"/>
              <w:right w:val="nil"/>
            </w:tcBorders>
            <w:shd w:val="clear" w:color="auto" w:fill="auto"/>
            <w:noWrap/>
            <w:vAlign w:val="bottom"/>
            <w:hideMark/>
          </w:tcPr>
          <w:p w14:paraId="1C40A18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09</w:t>
            </w:r>
          </w:p>
        </w:tc>
        <w:tc>
          <w:tcPr>
            <w:tcW w:w="960" w:type="dxa"/>
            <w:tcBorders>
              <w:top w:val="nil"/>
              <w:left w:val="nil"/>
              <w:bottom w:val="nil"/>
              <w:right w:val="nil"/>
            </w:tcBorders>
            <w:shd w:val="clear" w:color="auto" w:fill="auto"/>
            <w:noWrap/>
            <w:vAlign w:val="bottom"/>
            <w:hideMark/>
          </w:tcPr>
          <w:p w14:paraId="76807F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AB095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B0D73" w:rsidRDefault="0003440B" w:rsidP="006B0D7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bl>
    <w:p w14:paraId="138C799A" w14:textId="0F21BF1F" w:rsidR="00F326FB" w:rsidRDefault="00F326FB" w:rsidP="00F326FB"/>
    <w:p w14:paraId="1CADC841" w14:textId="77777777" w:rsidR="00F326FB" w:rsidRPr="00F326FB" w:rsidRDefault="00F326FB" w:rsidP="00F326FB"/>
    <w:p w14:paraId="21429D44" w14:textId="0322F7B8" w:rsidR="00F57AC8" w:rsidRDefault="00F57AC8" w:rsidP="00F57AC8">
      <w:pPr>
        <w:pStyle w:val="Caption"/>
        <w:keepNext/>
      </w:pPr>
      <w:bookmarkStart w:id="50" w:name="_Ref10727333"/>
      <w:bookmarkStart w:id="51" w:name="_Ref10727329"/>
      <w:r>
        <w:t xml:space="preserve">Table </w:t>
      </w:r>
      <w:fldSimple w:instr=" SEQ Table \* ARABIC ">
        <w:r w:rsidR="00F4333E">
          <w:rPr>
            <w:noProof/>
          </w:rPr>
          <w:t>9</w:t>
        </w:r>
      </w:fldSimple>
      <w:bookmarkEnd w:id="50"/>
      <w:r>
        <w:t xml:space="preserve"> - coefficients of varieation for each sample type in each year.</w:t>
      </w:r>
      <w:bookmarkEnd w:id="51"/>
    </w:p>
    <w:tbl>
      <w:tblPr>
        <w:tblW w:w="6750" w:type="dxa"/>
        <w:tblLook w:val="04A0" w:firstRow="1" w:lastRow="0" w:firstColumn="1" w:lastColumn="0" w:noHBand="0" w:noVBand="1"/>
      </w:tblPr>
      <w:tblGrid>
        <w:gridCol w:w="1620"/>
        <w:gridCol w:w="668"/>
        <w:gridCol w:w="2140"/>
        <w:gridCol w:w="2322"/>
      </w:tblGrid>
      <w:tr w:rsidR="00245BD5" w:rsidRPr="00245BD5"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245BD5">
            <w:pPr>
              <w:spacing w:after="0" w:line="240" w:lineRule="auto"/>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531136E7" w14:textId="77777777" w:rsidR="00AE15AA" w:rsidRPr="00AE15AA" w:rsidRDefault="00AE15AA" w:rsidP="00AE15AA"/>
    <w:p w14:paraId="032D1E76" w14:textId="77777777" w:rsidR="00364CE1" w:rsidRDefault="00364CE1" w:rsidP="00364CE1">
      <w:pPr>
        <w:keepNext/>
      </w:pPr>
      <w:r w:rsidRPr="00364CE1">
        <w:rPr>
          <w:noProof/>
        </w:rPr>
        <w:lastRenderedPageBreak/>
        <w:drawing>
          <wp:inline distT="0" distB="0" distL="0" distR="0" wp14:anchorId="696E15A3" wp14:editId="077AB253">
            <wp:extent cx="6615668" cy="3714750"/>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2">
                      <a:extLst>
                        <a:ext uri="{28A0092B-C50C-407E-A947-70E740481C1C}">
                          <a14:useLocalDpi xmlns:a14="http://schemas.microsoft.com/office/drawing/2010/main" val="0"/>
                        </a:ext>
                      </a:extLst>
                    </a:blip>
                    <a:srcRect r="19231" b="16634"/>
                    <a:stretch/>
                  </pic:blipFill>
                  <pic:spPr bwMode="auto">
                    <a:xfrm>
                      <a:off x="0" y="0"/>
                      <a:ext cx="6617097" cy="3715552"/>
                    </a:xfrm>
                    <a:prstGeom prst="rect">
                      <a:avLst/>
                    </a:prstGeom>
                    <a:noFill/>
                    <a:ln>
                      <a:noFill/>
                    </a:ln>
                    <a:extLst>
                      <a:ext uri="{53640926-AAD7-44D8-BBD7-CCE9431645EC}">
                        <a14:shadowObscured xmlns:a14="http://schemas.microsoft.com/office/drawing/2010/main"/>
                      </a:ext>
                    </a:extLst>
                  </pic:spPr>
                </pic:pic>
              </a:graphicData>
            </a:graphic>
          </wp:inline>
        </w:drawing>
      </w:r>
    </w:p>
    <w:p w14:paraId="178F0E55" w14:textId="33D4EF00" w:rsidR="00364CE1" w:rsidRDefault="00364CE1" w:rsidP="00364CE1">
      <w:pPr>
        <w:pStyle w:val="Caption"/>
      </w:pPr>
      <w:r>
        <w:t xml:space="preserve">Figure </w:t>
      </w:r>
      <w:fldSimple w:instr=" SEQ Figure \* ARABIC ">
        <w:r w:rsidR="0013218D">
          <w:rPr>
            <w:noProof/>
          </w:rPr>
          <w:t>17</w:t>
        </w:r>
      </w:fldSimple>
      <w:r>
        <w:t xml:space="preserve"> - Catch of macroinvertebrates at Decker Island over the course of the spring.</w:t>
      </w:r>
    </w:p>
    <w:p w14:paraId="7AF5AF25" w14:textId="676945F2" w:rsidR="00364CE1" w:rsidRDefault="00364CE1" w:rsidP="00364CE1">
      <w:pPr>
        <w:pStyle w:val="Caption"/>
        <w:keepNext/>
      </w:pPr>
      <w:bookmarkStart w:id="52" w:name="_Ref9317158"/>
      <w:r>
        <w:t xml:space="preserve">Table </w:t>
      </w:r>
      <w:fldSimple w:instr=" SEQ Table \* ARABIC ">
        <w:r w:rsidR="00F4333E">
          <w:rPr>
            <w:noProof/>
          </w:rPr>
          <w:t>10</w:t>
        </w:r>
      </w:fldSimple>
      <w:bookmarkEnd w:id="52"/>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78" w:type="dxa"/>
        <w:tblLook w:val="04A0" w:firstRow="1" w:lastRow="0" w:firstColumn="1" w:lastColumn="0" w:noHBand="0" w:noVBand="1"/>
      </w:tblPr>
      <w:tblGrid>
        <w:gridCol w:w="2140"/>
        <w:gridCol w:w="998"/>
        <w:gridCol w:w="960"/>
        <w:gridCol w:w="960"/>
        <w:gridCol w:w="960"/>
        <w:gridCol w:w="960"/>
      </w:tblGrid>
      <w:tr w:rsidR="00364CE1" w:rsidRPr="00364CE1" w14:paraId="5611A9A0" w14:textId="77777777" w:rsidTr="00E62242">
        <w:trPr>
          <w:trHeight w:val="288"/>
        </w:trPr>
        <w:tc>
          <w:tcPr>
            <w:tcW w:w="2140" w:type="dxa"/>
            <w:tcBorders>
              <w:top w:val="single" w:sz="4" w:space="0" w:color="auto"/>
              <w:left w:val="nil"/>
              <w:bottom w:val="single" w:sz="4" w:space="0" w:color="auto"/>
              <w:right w:val="nil"/>
            </w:tcBorders>
            <w:shd w:val="clear" w:color="auto" w:fill="auto"/>
            <w:noWrap/>
            <w:vAlign w:val="center"/>
            <w:hideMark/>
          </w:tcPr>
          <w:p w14:paraId="02C5C10B" w14:textId="77777777"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 </w:t>
            </w:r>
          </w:p>
        </w:tc>
        <w:tc>
          <w:tcPr>
            <w:tcW w:w="998"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Estimate</w:t>
            </w:r>
          </w:p>
        </w:tc>
        <w:tc>
          <w:tcPr>
            <w:tcW w:w="96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FEDD8A1"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Pr(&gt;|t|)</w:t>
            </w:r>
          </w:p>
        </w:tc>
        <w:tc>
          <w:tcPr>
            <w:tcW w:w="960" w:type="dxa"/>
            <w:tcBorders>
              <w:top w:val="single" w:sz="4" w:space="0" w:color="auto"/>
              <w:left w:val="nil"/>
              <w:bottom w:val="single" w:sz="4" w:space="0" w:color="auto"/>
              <w:right w:val="nil"/>
            </w:tcBorders>
            <w:shd w:val="clear" w:color="auto" w:fill="auto"/>
            <w:noWrap/>
            <w:vAlign w:val="bottom"/>
            <w:hideMark/>
          </w:tcPr>
          <w:p w14:paraId="529C6D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 </w:t>
            </w:r>
          </w:p>
        </w:tc>
      </w:tr>
      <w:tr w:rsidR="00364CE1" w:rsidRPr="00364CE1" w14:paraId="01288DAE" w14:textId="77777777" w:rsidTr="00E62242">
        <w:trPr>
          <w:trHeight w:val="288"/>
        </w:trPr>
        <w:tc>
          <w:tcPr>
            <w:tcW w:w="2140" w:type="dxa"/>
            <w:tcBorders>
              <w:top w:val="nil"/>
              <w:left w:val="nil"/>
              <w:bottom w:val="nil"/>
              <w:right w:val="nil"/>
            </w:tcBorders>
            <w:shd w:val="clear" w:color="auto" w:fill="auto"/>
            <w:noWrap/>
            <w:vAlign w:val="center"/>
            <w:hideMark/>
          </w:tcPr>
          <w:p w14:paraId="7EA547A5" w14:textId="41A17FB3"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Intercept</w:t>
            </w:r>
            <w:r>
              <w:rPr>
                <w:rFonts w:ascii="Lucida Console" w:eastAsia="Times New Roman" w:hAnsi="Lucida Console" w:cs="Calibri"/>
                <w:color w:val="000000"/>
                <w:sz w:val="20"/>
                <w:szCs w:val="20"/>
              </w:rPr>
              <w:t xml:space="preserve"> – mysids, 2017</w:t>
            </w:r>
            <w:r w:rsidRPr="00364CE1">
              <w:rPr>
                <w:rFonts w:ascii="Lucida Console" w:eastAsia="Times New Roman" w:hAnsi="Lucida Console" w:cs="Calibri"/>
                <w:color w:val="000000"/>
                <w:sz w:val="20"/>
                <w:szCs w:val="20"/>
              </w:rPr>
              <w:t>)</w:t>
            </w:r>
          </w:p>
        </w:tc>
        <w:tc>
          <w:tcPr>
            <w:tcW w:w="998" w:type="dxa"/>
            <w:tcBorders>
              <w:top w:val="nil"/>
              <w:left w:val="nil"/>
              <w:bottom w:val="nil"/>
              <w:right w:val="nil"/>
            </w:tcBorders>
            <w:shd w:val="clear" w:color="auto" w:fill="auto"/>
            <w:noWrap/>
            <w:vAlign w:val="bottom"/>
            <w:hideMark/>
          </w:tcPr>
          <w:p w14:paraId="25BA940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01CEB4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481</w:t>
            </w:r>
          </w:p>
        </w:tc>
        <w:tc>
          <w:tcPr>
            <w:tcW w:w="960" w:type="dxa"/>
            <w:tcBorders>
              <w:top w:val="nil"/>
              <w:left w:val="nil"/>
              <w:bottom w:val="nil"/>
              <w:right w:val="nil"/>
            </w:tcBorders>
            <w:shd w:val="clear" w:color="auto" w:fill="auto"/>
            <w:noWrap/>
            <w:vAlign w:val="bottom"/>
            <w:hideMark/>
          </w:tcPr>
          <w:p w14:paraId="71F077E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91</w:t>
            </w:r>
          </w:p>
        </w:tc>
        <w:tc>
          <w:tcPr>
            <w:tcW w:w="960" w:type="dxa"/>
            <w:tcBorders>
              <w:top w:val="nil"/>
              <w:left w:val="nil"/>
              <w:bottom w:val="nil"/>
              <w:right w:val="nil"/>
            </w:tcBorders>
            <w:shd w:val="clear" w:color="auto" w:fill="auto"/>
            <w:noWrap/>
            <w:vAlign w:val="bottom"/>
            <w:hideMark/>
          </w:tcPr>
          <w:p w14:paraId="3134E975"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57</w:t>
            </w:r>
          </w:p>
        </w:tc>
        <w:tc>
          <w:tcPr>
            <w:tcW w:w="960" w:type="dxa"/>
            <w:tcBorders>
              <w:top w:val="nil"/>
              <w:left w:val="nil"/>
              <w:bottom w:val="nil"/>
              <w:right w:val="nil"/>
            </w:tcBorders>
            <w:shd w:val="clear" w:color="auto" w:fill="auto"/>
            <w:noWrap/>
            <w:vAlign w:val="bottom"/>
            <w:hideMark/>
          </w:tcPr>
          <w:p w14:paraId="55ED06BE" w14:textId="77777777" w:rsidR="00364CE1" w:rsidRPr="00364CE1" w:rsidRDefault="00364CE1" w:rsidP="00E62242">
            <w:pPr>
              <w:spacing w:after="0" w:line="240" w:lineRule="auto"/>
              <w:jc w:val="right"/>
              <w:rPr>
                <w:rFonts w:ascii="Calibri" w:eastAsia="Times New Roman" w:hAnsi="Calibri" w:cs="Calibri"/>
                <w:color w:val="000000"/>
              </w:rPr>
            </w:pPr>
          </w:p>
        </w:tc>
      </w:tr>
      <w:tr w:rsidR="00364CE1" w:rsidRPr="00364CE1" w14:paraId="2416BFA1" w14:textId="77777777" w:rsidTr="00E62242">
        <w:trPr>
          <w:trHeight w:val="288"/>
        </w:trPr>
        <w:tc>
          <w:tcPr>
            <w:tcW w:w="2140" w:type="dxa"/>
            <w:tcBorders>
              <w:top w:val="nil"/>
              <w:left w:val="nil"/>
              <w:bottom w:val="nil"/>
              <w:right w:val="nil"/>
            </w:tcBorders>
            <w:shd w:val="clear" w:color="auto" w:fill="auto"/>
            <w:noWrap/>
            <w:vAlign w:val="center"/>
            <w:hideMark/>
          </w:tcPr>
          <w:p w14:paraId="0BCFF9D9" w14:textId="5077FDF1"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Gear - </w:t>
            </w:r>
            <w:r w:rsidRPr="00364CE1">
              <w:rPr>
                <w:rFonts w:ascii="Lucida Console" w:eastAsia="Times New Roman" w:hAnsi="Lucida Console" w:cs="Calibri"/>
                <w:color w:val="000000"/>
                <w:sz w:val="20"/>
                <w:szCs w:val="20"/>
              </w:rPr>
              <w:t>neuston</w:t>
            </w:r>
          </w:p>
        </w:tc>
        <w:tc>
          <w:tcPr>
            <w:tcW w:w="998" w:type="dxa"/>
            <w:tcBorders>
              <w:top w:val="nil"/>
              <w:left w:val="nil"/>
              <w:bottom w:val="nil"/>
              <w:right w:val="nil"/>
            </w:tcBorders>
            <w:shd w:val="clear" w:color="auto" w:fill="auto"/>
            <w:noWrap/>
            <w:vAlign w:val="bottom"/>
            <w:hideMark/>
          </w:tcPr>
          <w:p w14:paraId="44B09EB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46C50617"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51</w:t>
            </w:r>
          </w:p>
        </w:tc>
        <w:tc>
          <w:tcPr>
            <w:tcW w:w="960" w:type="dxa"/>
            <w:tcBorders>
              <w:top w:val="nil"/>
              <w:left w:val="nil"/>
              <w:bottom w:val="nil"/>
              <w:right w:val="nil"/>
            </w:tcBorders>
            <w:shd w:val="clear" w:color="auto" w:fill="auto"/>
            <w:noWrap/>
            <w:vAlign w:val="bottom"/>
            <w:hideMark/>
          </w:tcPr>
          <w:p w14:paraId="0F87866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343</w:t>
            </w:r>
          </w:p>
        </w:tc>
        <w:tc>
          <w:tcPr>
            <w:tcW w:w="960" w:type="dxa"/>
            <w:tcBorders>
              <w:top w:val="nil"/>
              <w:left w:val="nil"/>
              <w:bottom w:val="nil"/>
              <w:right w:val="nil"/>
            </w:tcBorders>
            <w:shd w:val="clear" w:color="auto" w:fill="auto"/>
            <w:noWrap/>
            <w:vAlign w:val="bottom"/>
            <w:hideMark/>
          </w:tcPr>
          <w:p w14:paraId="5D3C2CC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688DD44F"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03D9F53D" w14:textId="77777777" w:rsidTr="00E62242">
        <w:trPr>
          <w:trHeight w:val="288"/>
        </w:trPr>
        <w:tc>
          <w:tcPr>
            <w:tcW w:w="2140" w:type="dxa"/>
            <w:tcBorders>
              <w:top w:val="nil"/>
              <w:left w:val="nil"/>
              <w:bottom w:val="nil"/>
              <w:right w:val="nil"/>
            </w:tcBorders>
            <w:shd w:val="clear" w:color="auto" w:fill="auto"/>
            <w:noWrap/>
            <w:vAlign w:val="center"/>
            <w:hideMark/>
          </w:tcPr>
          <w:p w14:paraId="17C250AB" w14:textId="67228496"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Gear – EAV sweep net</w:t>
            </w:r>
          </w:p>
        </w:tc>
        <w:tc>
          <w:tcPr>
            <w:tcW w:w="998" w:type="dxa"/>
            <w:tcBorders>
              <w:top w:val="nil"/>
              <w:left w:val="nil"/>
              <w:bottom w:val="nil"/>
              <w:right w:val="nil"/>
            </w:tcBorders>
            <w:shd w:val="clear" w:color="auto" w:fill="auto"/>
            <w:noWrap/>
            <w:vAlign w:val="bottom"/>
            <w:hideMark/>
          </w:tcPr>
          <w:p w14:paraId="149D670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042</w:t>
            </w:r>
          </w:p>
        </w:tc>
        <w:tc>
          <w:tcPr>
            <w:tcW w:w="960" w:type="dxa"/>
            <w:tcBorders>
              <w:top w:val="nil"/>
              <w:left w:val="nil"/>
              <w:bottom w:val="nil"/>
              <w:right w:val="nil"/>
            </w:tcBorders>
            <w:shd w:val="clear" w:color="auto" w:fill="auto"/>
            <w:noWrap/>
            <w:vAlign w:val="bottom"/>
            <w:hideMark/>
          </w:tcPr>
          <w:p w14:paraId="7586F04D"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41</w:t>
            </w:r>
          </w:p>
        </w:tc>
        <w:tc>
          <w:tcPr>
            <w:tcW w:w="960" w:type="dxa"/>
            <w:tcBorders>
              <w:top w:val="nil"/>
              <w:left w:val="nil"/>
              <w:bottom w:val="nil"/>
              <w:right w:val="nil"/>
            </w:tcBorders>
            <w:shd w:val="clear" w:color="auto" w:fill="auto"/>
            <w:noWrap/>
            <w:vAlign w:val="bottom"/>
            <w:hideMark/>
          </w:tcPr>
          <w:p w14:paraId="54BDBBF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5.985</w:t>
            </w:r>
          </w:p>
        </w:tc>
        <w:tc>
          <w:tcPr>
            <w:tcW w:w="960" w:type="dxa"/>
            <w:tcBorders>
              <w:top w:val="nil"/>
              <w:left w:val="nil"/>
              <w:bottom w:val="nil"/>
              <w:right w:val="nil"/>
            </w:tcBorders>
            <w:shd w:val="clear" w:color="auto" w:fill="auto"/>
            <w:noWrap/>
            <w:vAlign w:val="bottom"/>
            <w:hideMark/>
          </w:tcPr>
          <w:p w14:paraId="0DE11EF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06EC07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4E35F78" w14:textId="77777777" w:rsidTr="00E62242">
        <w:trPr>
          <w:trHeight w:val="288"/>
        </w:trPr>
        <w:tc>
          <w:tcPr>
            <w:tcW w:w="2140" w:type="dxa"/>
            <w:tcBorders>
              <w:top w:val="nil"/>
              <w:left w:val="nil"/>
              <w:bottom w:val="nil"/>
              <w:right w:val="nil"/>
            </w:tcBorders>
            <w:shd w:val="clear" w:color="auto" w:fill="auto"/>
            <w:noWrap/>
            <w:vAlign w:val="center"/>
            <w:hideMark/>
          </w:tcPr>
          <w:p w14:paraId="5BA1E97E" w14:textId="01835F6F"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Julian Day</w:t>
            </w:r>
          </w:p>
        </w:tc>
        <w:tc>
          <w:tcPr>
            <w:tcW w:w="998" w:type="dxa"/>
            <w:tcBorders>
              <w:top w:val="nil"/>
              <w:left w:val="nil"/>
              <w:bottom w:val="nil"/>
              <w:right w:val="nil"/>
            </w:tcBorders>
            <w:shd w:val="clear" w:color="auto" w:fill="auto"/>
            <w:noWrap/>
            <w:vAlign w:val="bottom"/>
            <w:hideMark/>
          </w:tcPr>
          <w:p w14:paraId="6D8779C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18</w:t>
            </w:r>
          </w:p>
        </w:tc>
        <w:tc>
          <w:tcPr>
            <w:tcW w:w="960" w:type="dxa"/>
            <w:tcBorders>
              <w:top w:val="nil"/>
              <w:left w:val="nil"/>
              <w:bottom w:val="nil"/>
              <w:right w:val="nil"/>
            </w:tcBorders>
            <w:shd w:val="clear" w:color="auto" w:fill="auto"/>
            <w:noWrap/>
            <w:vAlign w:val="bottom"/>
            <w:hideMark/>
          </w:tcPr>
          <w:p w14:paraId="01580D42"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6</w:t>
            </w:r>
          </w:p>
        </w:tc>
        <w:tc>
          <w:tcPr>
            <w:tcW w:w="960" w:type="dxa"/>
            <w:tcBorders>
              <w:top w:val="nil"/>
              <w:left w:val="nil"/>
              <w:bottom w:val="nil"/>
              <w:right w:val="nil"/>
            </w:tcBorders>
            <w:shd w:val="clear" w:color="auto" w:fill="auto"/>
            <w:noWrap/>
            <w:vAlign w:val="bottom"/>
            <w:hideMark/>
          </w:tcPr>
          <w:p w14:paraId="2A014C8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14</w:t>
            </w:r>
          </w:p>
        </w:tc>
        <w:tc>
          <w:tcPr>
            <w:tcW w:w="960" w:type="dxa"/>
            <w:tcBorders>
              <w:top w:val="nil"/>
              <w:left w:val="nil"/>
              <w:bottom w:val="nil"/>
              <w:right w:val="nil"/>
            </w:tcBorders>
            <w:shd w:val="clear" w:color="auto" w:fill="auto"/>
            <w:noWrap/>
            <w:vAlign w:val="bottom"/>
            <w:hideMark/>
          </w:tcPr>
          <w:p w14:paraId="0EE2CA8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2D80E524"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50E43D84" w14:textId="77777777" w:rsidTr="00E62242">
        <w:trPr>
          <w:trHeight w:val="288"/>
        </w:trPr>
        <w:tc>
          <w:tcPr>
            <w:tcW w:w="2140" w:type="dxa"/>
            <w:tcBorders>
              <w:top w:val="nil"/>
              <w:left w:val="nil"/>
              <w:bottom w:val="nil"/>
              <w:right w:val="nil"/>
            </w:tcBorders>
            <w:shd w:val="clear" w:color="auto" w:fill="auto"/>
            <w:noWrap/>
            <w:vAlign w:val="center"/>
            <w:hideMark/>
          </w:tcPr>
          <w:p w14:paraId="61D2686E" w14:textId="48461802"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ear - 2018</w:t>
            </w:r>
          </w:p>
        </w:tc>
        <w:tc>
          <w:tcPr>
            <w:tcW w:w="998" w:type="dxa"/>
            <w:tcBorders>
              <w:top w:val="nil"/>
              <w:left w:val="nil"/>
              <w:bottom w:val="nil"/>
              <w:right w:val="nil"/>
            </w:tcBorders>
            <w:shd w:val="clear" w:color="auto" w:fill="auto"/>
            <w:noWrap/>
            <w:vAlign w:val="bottom"/>
            <w:hideMark/>
          </w:tcPr>
          <w:p w14:paraId="5FFD206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458</w:t>
            </w:r>
          </w:p>
        </w:tc>
        <w:tc>
          <w:tcPr>
            <w:tcW w:w="960" w:type="dxa"/>
            <w:tcBorders>
              <w:top w:val="nil"/>
              <w:left w:val="nil"/>
              <w:bottom w:val="nil"/>
              <w:right w:val="nil"/>
            </w:tcBorders>
            <w:shd w:val="clear" w:color="auto" w:fill="auto"/>
            <w:noWrap/>
            <w:vAlign w:val="bottom"/>
            <w:hideMark/>
          </w:tcPr>
          <w:p w14:paraId="0CD1AE9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6324C60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968</w:t>
            </w:r>
          </w:p>
        </w:tc>
        <w:tc>
          <w:tcPr>
            <w:tcW w:w="960" w:type="dxa"/>
            <w:tcBorders>
              <w:top w:val="nil"/>
              <w:left w:val="nil"/>
              <w:bottom w:val="nil"/>
              <w:right w:val="nil"/>
            </w:tcBorders>
            <w:shd w:val="clear" w:color="auto" w:fill="auto"/>
            <w:noWrap/>
            <w:vAlign w:val="bottom"/>
            <w:hideMark/>
          </w:tcPr>
          <w:p w14:paraId="14CCEFB4"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5148FF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8057D93" w14:textId="77777777" w:rsidTr="00E62242">
        <w:trPr>
          <w:trHeight w:val="288"/>
        </w:trPr>
        <w:tc>
          <w:tcPr>
            <w:tcW w:w="2140" w:type="dxa"/>
            <w:tcBorders>
              <w:top w:val="nil"/>
              <w:left w:val="nil"/>
              <w:bottom w:val="single" w:sz="4" w:space="0" w:color="auto"/>
              <w:right w:val="nil"/>
            </w:tcBorders>
            <w:shd w:val="clear" w:color="000000" w:fill="FFFFFF"/>
            <w:noWrap/>
            <w:vAlign w:val="center"/>
            <w:hideMark/>
          </w:tcPr>
          <w:p w14:paraId="5F18C6AB" w14:textId="323FC0AD"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Julian Day *Year </w:t>
            </w:r>
          </w:p>
        </w:tc>
        <w:tc>
          <w:tcPr>
            <w:tcW w:w="998" w:type="dxa"/>
            <w:tcBorders>
              <w:top w:val="nil"/>
              <w:left w:val="nil"/>
              <w:bottom w:val="single" w:sz="4" w:space="0" w:color="auto"/>
              <w:right w:val="nil"/>
            </w:tcBorders>
            <w:shd w:val="clear" w:color="auto" w:fill="auto"/>
            <w:noWrap/>
            <w:vAlign w:val="bottom"/>
            <w:hideMark/>
          </w:tcPr>
          <w:p w14:paraId="548A86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22</w:t>
            </w:r>
          </w:p>
        </w:tc>
        <w:tc>
          <w:tcPr>
            <w:tcW w:w="960" w:type="dxa"/>
            <w:tcBorders>
              <w:top w:val="nil"/>
              <w:left w:val="nil"/>
              <w:bottom w:val="single" w:sz="4" w:space="0" w:color="auto"/>
              <w:right w:val="nil"/>
            </w:tcBorders>
            <w:shd w:val="clear" w:color="auto" w:fill="auto"/>
            <w:noWrap/>
            <w:vAlign w:val="bottom"/>
            <w:hideMark/>
          </w:tcPr>
          <w:p w14:paraId="6157E546"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7</w:t>
            </w:r>
          </w:p>
        </w:tc>
        <w:tc>
          <w:tcPr>
            <w:tcW w:w="960" w:type="dxa"/>
            <w:tcBorders>
              <w:top w:val="nil"/>
              <w:left w:val="nil"/>
              <w:bottom w:val="single" w:sz="4" w:space="0" w:color="auto"/>
              <w:right w:val="nil"/>
            </w:tcBorders>
            <w:shd w:val="clear" w:color="auto" w:fill="auto"/>
            <w:noWrap/>
            <w:vAlign w:val="bottom"/>
            <w:hideMark/>
          </w:tcPr>
          <w:p w14:paraId="04038E6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86</w:t>
            </w:r>
          </w:p>
        </w:tc>
        <w:tc>
          <w:tcPr>
            <w:tcW w:w="960" w:type="dxa"/>
            <w:tcBorders>
              <w:top w:val="nil"/>
              <w:left w:val="nil"/>
              <w:bottom w:val="single" w:sz="4" w:space="0" w:color="auto"/>
              <w:right w:val="nil"/>
            </w:tcBorders>
            <w:shd w:val="clear" w:color="auto" w:fill="auto"/>
            <w:noWrap/>
            <w:vAlign w:val="bottom"/>
            <w:hideMark/>
          </w:tcPr>
          <w:p w14:paraId="177B462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single" w:sz="4" w:space="0" w:color="auto"/>
              <w:right w:val="nil"/>
            </w:tcBorders>
            <w:shd w:val="clear" w:color="auto" w:fill="auto"/>
            <w:noWrap/>
            <w:vAlign w:val="bottom"/>
            <w:hideMark/>
          </w:tcPr>
          <w:p w14:paraId="6F3E67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08C83D22" w:rsidR="0003468F" w:rsidRDefault="0003468F" w:rsidP="0003468F">
      <w:pPr>
        <w:pStyle w:val="Caption"/>
        <w:keepNext/>
      </w:pPr>
      <w:bookmarkStart w:id="53" w:name="_Ref9317168"/>
      <w:r>
        <w:t xml:space="preserve">Table </w:t>
      </w:r>
      <w:fldSimple w:instr=" SEQ Table \* ARABIC ">
        <w:r w:rsidR="00F4333E">
          <w:rPr>
            <w:noProof/>
          </w:rPr>
          <w:t>11</w:t>
        </w:r>
      </w:fldSimple>
      <w:bookmarkEnd w:id="53"/>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200"/>
        <w:gridCol w:w="1400"/>
        <w:gridCol w:w="1380"/>
        <w:gridCol w:w="960"/>
        <w:gridCol w:w="960"/>
        <w:gridCol w:w="960"/>
      </w:tblGrid>
      <w:tr w:rsidR="0003468F" w:rsidRPr="0003468F" w14:paraId="16963101" w14:textId="77777777" w:rsidTr="0003468F">
        <w:trPr>
          <w:trHeight w:val="300"/>
        </w:trPr>
        <w:tc>
          <w:tcPr>
            <w:tcW w:w="2200" w:type="dxa"/>
            <w:tcBorders>
              <w:top w:val="single" w:sz="4" w:space="0" w:color="auto"/>
              <w:left w:val="nil"/>
              <w:bottom w:val="single" w:sz="4" w:space="0" w:color="auto"/>
              <w:right w:val="nil"/>
            </w:tcBorders>
            <w:shd w:val="clear" w:color="auto" w:fill="auto"/>
            <w:noWrap/>
            <w:vAlign w:val="center"/>
            <w:hideMark/>
          </w:tcPr>
          <w:p w14:paraId="72EBA4C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 </w:t>
            </w:r>
          </w:p>
        </w:tc>
        <w:tc>
          <w:tcPr>
            <w:tcW w:w="140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Estimate</w:t>
            </w:r>
          </w:p>
        </w:tc>
        <w:tc>
          <w:tcPr>
            <w:tcW w:w="138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0A144EE"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Pr(&gt;|t|)</w:t>
            </w:r>
          </w:p>
        </w:tc>
        <w:tc>
          <w:tcPr>
            <w:tcW w:w="9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 </w:t>
            </w:r>
          </w:p>
        </w:tc>
      </w:tr>
      <w:tr w:rsidR="0003468F" w:rsidRPr="0003468F" w14:paraId="49B8207C" w14:textId="77777777" w:rsidTr="0003468F">
        <w:trPr>
          <w:trHeight w:val="300"/>
        </w:trPr>
        <w:tc>
          <w:tcPr>
            <w:tcW w:w="2200" w:type="dxa"/>
            <w:tcBorders>
              <w:top w:val="nil"/>
              <w:left w:val="nil"/>
              <w:bottom w:val="nil"/>
              <w:right w:val="nil"/>
            </w:tcBorders>
            <w:shd w:val="clear" w:color="auto" w:fill="auto"/>
            <w:noWrap/>
            <w:vAlign w:val="center"/>
            <w:hideMark/>
          </w:tcPr>
          <w:p w14:paraId="1AE2B527"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Intercept: mysid)</w:t>
            </w:r>
          </w:p>
        </w:tc>
        <w:tc>
          <w:tcPr>
            <w:tcW w:w="1400" w:type="dxa"/>
            <w:tcBorders>
              <w:top w:val="nil"/>
              <w:left w:val="nil"/>
              <w:bottom w:val="nil"/>
              <w:right w:val="nil"/>
            </w:tcBorders>
            <w:shd w:val="clear" w:color="auto" w:fill="auto"/>
            <w:noWrap/>
            <w:vAlign w:val="bottom"/>
            <w:hideMark/>
          </w:tcPr>
          <w:p w14:paraId="064C5F1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742</w:t>
            </w:r>
          </w:p>
        </w:tc>
        <w:tc>
          <w:tcPr>
            <w:tcW w:w="1380" w:type="dxa"/>
            <w:tcBorders>
              <w:top w:val="nil"/>
              <w:left w:val="nil"/>
              <w:bottom w:val="nil"/>
              <w:right w:val="nil"/>
            </w:tcBorders>
            <w:shd w:val="clear" w:color="auto" w:fill="auto"/>
            <w:noWrap/>
            <w:vAlign w:val="bottom"/>
            <w:hideMark/>
          </w:tcPr>
          <w:p w14:paraId="3AE847C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36</w:t>
            </w:r>
          </w:p>
        </w:tc>
        <w:tc>
          <w:tcPr>
            <w:tcW w:w="960" w:type="dxa"/>
            <w:tcBorders>
              <w:top w:val="nil"/>
              <w:left w:val="nil"/>
              <w:bottom w:val="nil"/>
              <w:right w:val="nil"/>
            </w:tcBorders>
            <w:shd w:val="clear" w:color="auto" w:fill="auto"/>
            <w:noWrap/>
            <w:vAlign w:val="bottom"/>
            <w:hideMark/>
          </w:tcPr>
          <w:p w14:paraId="7C174C86"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8.163</w:t>
            </w:r>
          </w:p>
        </w:tc>
        <w:tc>
          <w:tcPr>
            <w:tcW w:w="960" w:type="dxa"/>
            <w:tcBorders>
              <w:top w:val="nil"/>
              <w:left w:val="nil"/>
              <w:bottom w:val="nil"/>
              <w:right w:val="nil"/>
            </w:tcBorders>
            <w:shd w:val="clear" w:color="auto" w:fill="auto"/>
            <w:noWrap/>
            <w:vAlign w:val="bottom"/>
            <w:hideMark/>
          </w:tcPr>
          <w:p w14:paraId="24DFB4B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35243954"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B176ADE" w14:textId="77777777" w:rsidTr="0003468F">
        <w:trPr>
          <w:trHeight w:val="300"/>
        </w:trPr>
        <w:tc>
          <w:tcPr>
            <w:tcW w:w="2200" w:type="dxa"/>
            <w:tcBorders>
              <w:top w:val="nil"/>
              <w:left w:val="nil"/>
              <w:bottom w:val="nil"/>
              <w:right w:val="nil"/>
            </w:tcBorders>
            <w:shd w:val="clear" w:color="auto" w:fill="auto"/>
            <w:noWrap/>
            <w:vAlign w:val="center"/>
            <w:hideMark/>
          </w:tcPr>
          <w:p w14:paraId="37C30E2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neuston</w:t>
            </w:r>
          </w:p>
        </w:tc>
        <w:tc>
          <w:tcPr>
            <w:tcW w:w="1400" w:type="dxa"/>
            <w:tcBorders>
              <w:top w:val="nil"/>
              <w:left w:val="nil"/>
              <w:bottom w:val="nil"/>
              <w:right w:val="nil"/>
            </w:tcBorders>
            <w:shd w:val="clear" w:color="auto" w:fill="auto"/>
            <w:noWrap/>
            <w:vAlign w:val="bottom"/>
            <w:hideMark/>
          </w:tcPr>
          <w:p w14:paraId="51022D6E"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030</w:t>
            </w:r>
          </w:p>
        </w:tc>
        <w:tc>
          <w:tcPr>
            <w:tcW w:w="1380" w:type="dxa"/>
            <w:tcBorders>
              <w:top w:val="nil"/>
              <w:left w:val="nil"/>
              <w:bottom w:val="nil"/>
              <w:right w:val="nil"/>
            </w:tcBorders>
            <w:shd w:val="clear" w:color="auto" w:fill="auto"/>
            <w:noWrap/>
            <w:vAlign w:val="bottom"/>
            <w:hideMark/>
          </w:tcPr>
          <w:p w14:paraId="5B95B13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63</w:t>
            </w:r>
          </w:p>
        </w:tc>
        <w:tc>
          <w:tcPr>
            <w:tcW w:w="960" w:type="dxa"/>
            <w:tcBorders>
              <w:top w:val="nil"/>
              <w:left w:val="nil"/>
              <w:bottom w:val="nil"/>
              <w:right w:val="nil"/>
            </w:tcBorders>
            <w:shd w:val="clear" w:color="auto" w:fill="auto"/>
            <w:noWrap/>
            <w:vAlign w:val="bottom"/>
            <w:hideMark/>
          </w:tcPr>
          <w:p w14:paraId="18BBBC0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836</w:t>
            </w:r>
          </w:p>
        </w:tc>
        <w:tc>
          <w:tcPr>
            <w:tcW w:w="960" w:type="dxa"/>
            <w:tcBorders>
              <w:top w:val="nil"/>
              <w:left w:val="nil"/>
              <w:bottom w:val="nil"/>
              <w:right w:val="nil"/>
            </w:tcBorders>
            <w:shd w:val="clear" w:color="auto" w:fill="auto"/>
            <w:noWrap/>
            <w:vAlign w:val="bottom"/>
            <w:hideMark/>
          </w:tcPr>
          <w:p w14:paraId="7528615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292AD418"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8D30550" w14:textId="77777777" w:rsidTr="0003468F">
        <w:trPr>
          <w:trHeight w:val="300"/>
        </w:trPr>
        <w:tc>
          <w:tcPr>
            <w:tcW w:w="2200" w:type="dxa"/>
            <w:tcBorders>
              <w:top w:val="nil"/>
              <w:left w:val="nil"/>
              <w:bottom w:val="nil"/>
              <w:right w:val="nil"/>
            </w:tcBorders>
            <w:shd w:val="clear" w:color="auto" w:fill="auto"/>
            <w:noWrap/>
            <w:vAlign w:val="center"/>
            <w:hideMark/>
          </w:tcPr>
          <w:p w14:paraId="7C6BB1CB"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lastRenderedPageBreak/>
              <w:t>Gear: sweep net</w:t>
            </w:r>
          </w:p>
        </w:tc>
        <w:tc>
          <w:tcPr>
            <w:tcW w:w="1400" w:type="dxa"/>
            <w:tcBorders>
              <w:top w:val="nil"/>
              <w:left w:val="nil"/>
              <w:bottom w:val="nil"/>
              <w:right w:val="nil"/>
            </w:tcBorders>
            <w:shd w:val="clear" w:color="auto" w:fill="auto"/>
            <w:noWrap/>
            <w:vAlign w:val="bottom"/>
            <w:hideMark/>
          </w:tcPr>
          <w:p w14:paraId="4A90AF5B"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960</w:t>
            </w:r>
          </w:p>
        </w:tc>
        <w:tc>
          <w:tcPr>
            <w:tcW w:w="1380" w:type="dxa"/>
            <w:tcBorders>
              <w:top w:val="nil"/>
              <w:left w:val="nil"/>
              <w:bottom w:val="nil"/>
              <w:right w:val="nil"/>
            </w:tcBorders>
            <w:shd w:val="clear" w:color="auto" w:fill="auto"/>
            <w:noWrap/>
            <w:vAlign w:val="bottom"/>
            <w:hideMark/>
          </w:tcPr>
          <w:p w14:paraId="2BA4249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58</w:t>
            </w:r>
          </w:p>
        </w:tc>
        <w:tc>
          <w:tcPr>
            <w:tcW w:w="960" w:type="dxa"/>
            <w:tcBorders>
              <w:top w:val="nil"/>
              <w:left w:val="nil"/>
              <w:bottom w:val="nil"/>
              <w:right w:val="nil"/>
            </w:tcBorders>
            <w:shd w:val="clear" w:color="auto" w:fill="auto"/>
            <w:noWrap/>
            <w:vAlign w:val="bottom"/>
            <w:hideMark/>
          </w:tcPr>
          <w:p w14:paraId="531C188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484</w:t>
            </w:r>
          </w:p>
        </w:tc>
        <w:tc>
          <w:tcPr>
            <w:tcW w:w="960" w:type="dxa"/>
            <w:tcBorders>
              <w:top w:val="nil"/>
              <w:left w:val="nil"/>
              <w:bottom w:val="nil"/>
              <w:right w:val="nil"/>
            </w:tcBorders>
            <w:shd w:val="clear" w:color="auto" w:fill="auto"/>
            <w:noWrap/>
            <w:vAlign w:val="bottom"/>
            <w:hideMark/>
          </w:tcPr>
          <w:p w14:paraId="77E6004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4DA5B30E"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0303BB5B" w14:textId="77777777" w:rsidTr="0003468F">
        <w:trPr>
          <w:trHeight w:val="300"/>
        </w:trPr>
        <w:tc>
          <w:tcPr>
            <w:tcW w:w="2200" w:type="dxa"/>
            <w:tcBorders>
              <w:top w:val="nil"/>
              <w:left w:val="nil"/>
              <w:bottom w:val="single" w:sz="4" w:space="0" w:color="auto"/>
              <w:right w:val="nil"/>
            </w:tcBorders>
            <w:shd w:val="clear" w:color="auto" w:fill="auto"/>
            <w:noWrap/>
            <w:vAlign w:val="center"/>
            <w:hideMark/>
          </w:tcPr>
          <w:p w14:paraId="027FB71E"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sac</w:t>
            </w:r>
          </w:p>
        </w:tc>
        <w:tc>
          <w:tcPr>
            <w:tcW w:w="1400" w:type="dxa"/>
            <w:tcBorders>
              <w:top w:val="nil"/>
              <w:left w:val="nil"/>
              <w:bottom w:val="single" w:sz="4" w:space="0" w:color="auto"/>
              <w:right w:val="nil"/>
            </w:tcBorders>
            <w:shd w:val="clear" w:color="auto" w:fill="auto"/>
            <w:noWrap/>
            <w:vAlign w:val="bottom"/>
            <w:hideMark/>
          </w:tcPr>
          <w:p w14:paraId="78A0A05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816E-05</w:t>
            </w:r>
          </w:p>
        </w:tc>
        <w:tc>
          <w:tcPr>
            <w:tcW w:w="1380" w:type="dxa"/>
            <w:tcBorders>
              <w:top w:val="nil"/>
              <w:left w:val="nil"/>
              <w:bottom w:val="single" w:sz="4" w:space="0" w:color="auto"/>
              <w:right w:val="nil"/>
            </w:tcBorders>
            <w:shd w:val="clear" w:color="auto" w:fill="auto"/>
            <w:noWrap/>
            <w:vAlign w:val="bottom"/>
            <w:hideMark/>
          </w:tcPr>
          <w:p w14:paraId="4533E40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501E-06</w:t>
            </w:r>
          </w:p>
        </w:tc>
        <w:tc>
          <w:tcPr>
            <w:tcW w:w="960" w:type="dxa"/>
            <w:tcBorders>
              <w:top w:val="nil"/>
              <w:left w:val="nil"/>
              <w:bottom w:val="single" w:sz="4" w:space="0" w:color="auto"/>
              <w:right w:val="nil"/>
            </w:tcBorders>
            <w:shd w:val="clear" w:color="auto" w:fill="auto"/>
            <w:noWrap/>
            <w:vAlign w:val="bottom"/>
            <w:hideMark/>
          </w:tcPr>
          <w:p w14:paraId="72C0AB59"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3.302</w:t>
            </w:r>
          </w:p>
        </w:tc>
        <w:tc>
          <w:tcPr>
            <w:tcW w:w="960" w:type="dxa"/>
            <w:tcBorders>
              <w:top w:val="nil"/>
              <w:left w:val="nil"/>
              <w:bottom w:val="single" w:sz="4" w:space="0" w:color="auto"/>
              <w:right w:val="nil"/>
            </w:tcBorders>
            <w:shd w:val="clear" w:color="auto" w:fill="auto"/>
            <w:noWrap/>
            <w:vAlign w:val="bottom"/>
            <w:hideMark/>
          </w:tcPr>
          <w:p w14:paraId="647A735C"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48A87E57"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bl>
    <w:p w14:paraId="6E52C2AE" w14:textId="77777777" w:rsidR="0003468F" w:rsidRPr="00364CE1" w:rsidRDefault="0003468F" w:rsidP="00364CE1"/>
    <w:p w14:paraId="0EFBFC54" w14:textId="62A6C3C8" w:rsidR="00352473" w:rsidRDefault="009F731B" w:rsidP="00352473">
      <w:pPr>
        <w:pStyle w:val="Heading2"/>
      </w:pPr>
      <w:r>
        <w:rPr>
          <w:noProof/>
        </w:rPr>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4" w:name="_Ref10714863"/>
      <w:r>
        <w:t xml:space="preserve">Figure </w:t>
      </w:r>
      <w:fldSimple w:instr=" SEQ Figure \* ARABIC ">
        <w:r w:rsidR="0013218D">
          <w:rPr>
            <w:noProof/>
          </w:rPr>
          <w:t>18</w:t>
        </w:r>
      </w:fldSimple>
      <w:bookmarkEnd w:id="54"/>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754E6E">
      <w:pPr>
        <w:keepNext/>
      </w:pPr>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61905" cy="5247619"/>
                    </a:xfrm>
                    <a:prstGeom prst="rect">
                      <a:avLst/>
                    </a:prstGeom>
                  </pic:spPr>
                </pic:pic>
              </a:graphicData>
            </a:graphic>
          </wp:inline>
        </w:drawing>
      </w:r>
    </w:p>
    <w:p w14:paraId="3B223317" w14:textId="77D14B6C" w:rsidR="00754E6E" w:rsidRPr="00754E6E" w:rsidRDefault="00754E6E" w:rsidP="00754E6E">
      <w:pPr>
        <w:pStyle w:val="Caption"/>
      </w:pPr>
      <w:bookmarkStart w:id="55" w:name="_Ref9317230"/>
      <w:bookmarkStart w:id="56" w:name="_Ref10457992"/>
      <w:r>
        <w:t xml:space="preserve">Figure </w:t>
      </w:r>
      <w:fldSimple w:instr=" SEQ Figure \* ARABIC ">
        <w:r w:rsidR="0013218D">
          <w:rPr>
            <w:noProof/>
          </w:rPr>
          <w:t>19</w:t>
        </w:r>
      </w:fldSimple>
      <w:bookmarkEnd w:id="55"/>
      <w:r>
        <w:t xml:space="preserve"> - Macroinvertebrate catch versus Sacramento River flow (CFS) for samples collected at Decker Island in spring of 2017 and 2018.</w:t>
      </w:r>
      <w:bookmarkEnd w:id="56"/>
    </w:p>
    <w:p w14:paraId="4AACEC3A" w14:textId="77777777" w:rsidR="00E62242" w:rsidRDefault="00E62242" w:rsidP="00E62242">
      <w:pPr>
        <w:pStyle w:val="Heading2"/>
      </w:pPr>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fldSimple w:instr=" SEQ Figure \* ARABIC ">
        <w:r w:rsidR="0013218D">
          <w:rPr>
            <w:noProof/>
          </w:rPr>
          <w:t>20</w:t>
        </w:r>
      </w:fldSimple>
      <w:r>
        <w:t xml:space="preserve"> - Mean log-transformed CPUE of mysid and sweep net samples in the fall versus spring of 2018.</w:t>
      </w:r>
      <w:r w:rsidR="005F58B9" w:rsidRPr="005F58B9">
        <w:t xml:space="preserve"> </w:t>
      </w:r>
      <w:r w:rsidR="005F58B9">
        <w:t>+/- 1 SEM.</w:t>
      </w:r>
    </w:p>
    <w:p w14:paraId="416BDF33" w14:textId="506F0769" w:rsidR="00E62242" w:rsidRDefault="00E62242" w:rsidP="00E62242">
      <w:pPr>
        <w:pStyle w:val="Caption"/>
        <w:keepNext/>
      </w:pPr>
      <w:bookmarkStart w:id="57" w:name="_Ref10786422"/>
      <w:r>
        <w:t xml:space="preserve">Table </w:t>
      </w:r>
      <w:fldSimple w:instr=" SEQ Table \* ARABIC ">
        <w:r w:rsidR="00F4333E">
          <w:rPr>
            <w:noProof/>
          </w:rPr>
          <w:t>12</w:t>
        </w:r>
      </w:fldSimple>
      <w:bookmarkEnd w:id="57"/>
      <w:r>
        <w:t xml:space="preserve"> - GLMM of log-transformed CPUE of invertebrates collected during the spring sampling period versus the fall sampling period. </w:t>
      </w:r>
    </w:p>
    <w:tbl>
      <w:tblPr>
        <w:tblW w:w="11180" w:type="dxa"/>
        <w:tblCellMar>
          <w:left w:w="0" w:type="dxa"/>
          <w:right w:w="0" w:type="dxa"/>
        </w:tblCellMar>
        <w:tblLook w:val="0600" w:firstRow="0" w:lastRow="0" w:firstColumn="0" w:lastColumn="0" w:noHBand="1" w:noVBand="1"/>
      </w:tblPr>
      <w:tblGrid>
        <w:gridCol w:w="2980"/>
        <w:gridCol w:w="1760"/>
        <w:gridCol w:w="2040"/>
        <w:gridCol w:w="1320"/>
        <w:gridCol w:w="2040"/>
        <w:gridCol w:w="1040"/>
      </w:tblGrid>
      <w:tr w:rsidR="00E62242" w:rsidRPr="00E62242" w14:paraId="5AD4D570" w14:textId="77777777" w:rsidTr="00326FB7">
        <w:trPr>
          <w:trHeight w:val="690"/>
        </w:trPr>
        <w:tc>
          <w:tcPr>
            <w:tcW w:w="298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338C4106" w14:textId="77777777" w:rsidR="00E62242" w:rsidRPr="00E62242" w:rsidRDefault="00E62242" w:rsidP="00E62242"/>
        </w:tc>
        <w:tc>
          <w:tcPr>
            <w:tcW w:w="176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A75185" w14:textId="77777777" w:rsidR="00E62242" w:rsidRPr="00E62242" w:rsidRDefault="00E62242" w:rsidP="00E62242">
            <w:r w:rsidRPr="00E62242">
              <w:t>Estimat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BEF1E56" w14:textId="77777777" w:rsidR="00E62242" w:rsidRPr="00E62242" w:rsidRDefault="00E62242" w:rsidP="00E62242">
            <w:r w:rsidRPr="00E62242">
              <w:t>Std. Error</w:t>
            </w:r>
          </w:p>
        </w:tc>
        <w:tc>
          <w:tcPr>
            <w:tcW w:w="132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F6BC896" w14:textId="77777777" w:rsidR="00E62242" w:rsidRPr="00E62242" w:rsidRDefault="00E62242" w:rsidP="00E62242">
            <w:r w:rsidRPr="00E62242">
              <w:t>t value</w:t>
            </w:r>
          </w:p>
        </w:tc>
        <w:tc>
          <w:tcPr>
            <w:tcW w:w="2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4FADD9D" w14:textId="77777777" w:rsidR="00E62242" w:rsidRPr="00E62242" w:rsidRDefault="00E62242" w:rsidP="00E62242">
            <w:r w:rsidRPr="00E62242">
              <w:t>Pr(&gt;|t|)</w:t>
            </w:r>
          </w:p>
        </w:tc>
        <w:tc>
          <w:tcPr>
            <w:tcW w:w="1040" w:type="dxa"/>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7148F94" w14:textId="77777777" w:rsidR="00E62242" w:rsidRPr="00E62242" w:rsidRDefault="00E62242" w:rsidP="00E62242"/>
        </w:tc>
      </w:tr>
      <w:tr w:rsidR="00E62242" w:rsidRPr="00E62242" w14:paraId="2725F127" w14:textId="77777777" w:rsidTr="00326FB7">
        <w:trPr>
          <w:trHeight w:val="451"/>
        </w:trPr>
        <w:tc>
          <w:tcPr>
            <w:tcW w:w="298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20D1E21" w14:textId="77777777" w:rsidR="00E62242" w:rsidRPr="00E62242" w:rsidRDefault="00E62242" w:rsidP="00E62242">
            <w:r w:rsidRPr="00E62242">
              <w:t>(Intercept – mysid, ryer, spring)</w:t>
            </w:r>
          </w:p>
        </w:tc>
        <w:tc>
          <w:tcPr>
            <w:tcW w:w="176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C4995CE" w14:textId="77777777" w:rsidR="00E62242" w:rsidRPr="00E62242" w:rsidRDefault="00E62242" w:rsidP="00E62242">
            <w:r w:rsidRPr="00E62242">
              <w:t>1.563</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E04D40E" w14:textId="77777777" w:rsidR="00E62242" w:rsidRPr="00E62242" w:rsidRDefault="00E62242" w:rsidP="00E62242">
            <w:r w:rsidRPr="00E62242">
              <w:t>0.528</w:t>
            </w:r>
          </w:p>
        </w:tc>
        <w:tc>
          <w:tcPr>
            <w:tcW w:w="132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A47FD38" w14:textId="77777777" w:rsidR="00E62242" w:rsidRPr="00E62242" w:rsidRDefault="00E62242" w:rsidP="00E62242">
            <w:r w:rsidRPr="00E62242">
              <w:t>2.959</w:t>
            </w:r>
          </w:p>
        </w:tc>
        <w:tc>
          <w:tcPr>
            <w:tcW w:w="2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CA28FB" w14:textId="77777777" w:rsidR="00E62242" w:rsidRPr="00E62242" w:rsidRDefault="00E62242" w:rsidP="00E62242">
            <w:r w:rsidRPr="00E62242">
              <w:t>0.004</w:t>
            </w:r>
          </w:p>
        </w:tc>
        <w:tc>
          <w:tcPr>
            <w:tcW w:w="1040" w:type="dxa"/>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49304A4" w14:textId="77777777" w:rsidR="00E62242" w:rsidRPr="00E62242" w:rsidRDefault="00E62242" w:rsidP="00E62242">
            <w:r w:rsidRPr="00E62242">
              <w:t>**</w:t>
            </w:r>
          </w:p>
        </w:tc>
      </w:tr>
      <w:tr w:rsidR="00E62242" w:rsidRPr="00E62242" w14:paraId="32986168"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5A13C62" w14:textId="77777777" w:rsidR="00E62242" w:rsidRPr="00E62242" w:rsidRDefault="00E62242" w:rsidP="00E62242">
            <w:r w:rsidRPr="00E62242">
              <w:t>Site: Browns</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59665ED" w14:textId="77777777" w:rsidR="00E62242" w:rsidRPr="00E62242" w:rsidRDefault="00E62242" w:rsidP="00E62242">
            <w:r w:rsidRPr="00E62242">
              <w:t>-0.999</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D10559" w14:textId="77777777" w:rsidR="00E62242" w:rsidRPr="00E62242" w:rsidRDefault="00E62242" w:rsidP="00E62242">
            <w:r w:rsidRPr="00E62242">
              <w:t>0.589</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C6EF6A" w14:textId="77777777" w:rsidR="00E62242" w:rsidRPr="00E62242" w:rsidRDefault="00E62242" w:rsidP="00E62242">
            <w:r w:rsidRPr="00E62242">
              <w:t>-1.69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DB854F" w14:textId="77777777" w:rsidR="00E62242" w:rsidRPr="00E62242" w:rsidRDefault="00E62242" w:rsidP="00E62242">
            <w:r w:rsidRPr="00E62242">
              <w:t>0.093</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095EC56" w14:textId="77777777" w:rsidR="00E62242" w:rsidRPr="00E62242" w:rsidRDefault="00E62242" w:rsidP="00E62242">
            <w:r w:rsidRPr="00E62242">
              <w:t>.</w:t>
            </w:r>
          </w:p>
        </w:tc>
      </w:tr>
      <w:tr w:rsidR="00E62242" w:rsidRPr="00E62242" w14:paraId="4DF62381"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ADD952C" w14:textId="77777777" w:rsidR="00E62242" w:rsidRPr="00E62242" w:rsidRDefault="00E62242" w:rsidP="00E62242">
            <w:r w:rsidRPr="00E62242">
              <w:t>Site: Winter</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1B069EA" w14:textId="77777777" w:rsidR="00E62242" w:rsidRPr="00E62242" w:rsidRDefault="00E62242" w:rsidP="00E62242">
            <w:r w:rsidRPr="00E62242">
              <w:t>-1.15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7DC00F0" w14:textId="77777777" w:rsidR="00E62242" w:rsidRPr="00E62242" w:rsidRDefault="00E62242" w:rsidP="00E62242">
            <w:r w:rsidRPr="00E62242">
              <w:t>0.674</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E1CC33D" w14:textId="77777777" w:rsidR="00E62242" w:rsidRPr="00E62242" w:rsidRDefault="00E62242" w:rsidP="00E62242">
            <w:r w:rsidRPr="00E62242">
              <w:t>-1.71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07AE302" w14:textId="77777777" w:rsidR="00E62242" w:rsidRPr="00E62242" w:rsidRDefault="00E62242" w:rsidP="00E62242">
            <w:r w:rsidRPr="00E62242">
              <w:t>0.09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563BA7D" w14:textId="77777777" w:rsidR="00E62242" w:rsidRPr="00E62242" w:rsidRDefault="00E62242" w:rsidP="00E62242">
            <w:r w:rsidRPr="00E62242">
              <w:t>.</w:t>
            </w:r>
          </w:p>
        </w:tc>
      </w:tr>
      <w:tr w:rsidR="00E62242" w:rsidRPr="00E62242" w14:paraId="72CF36DE" w14:textId="77777777" w:rsidTr="00326FB7">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6BCDA63" w14:textId="77777777" w:rsidR="00E62242" w:rsidRPr="00E62242" w:rsidRDefault="00E62242" w:rsidP="00E62242">
            <w:r w:rsidRPr="00E62242">
              <w:t>Site: Prospect</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612EF97" w14:textId="77777777" w:rsidR="00E62242" w:rsidRPr="00E62242" w:rsidRDefault="00E62242" w:rsidP="00E62242">
            <w:r w:rsidRPr="00E62242">
              <w:t>1.748</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F7E55C9" w14:textId="77777777" w:rsidR="00E62242" w:rsidRPr="00E62242" w:rsidRDefault="00E62242" w:rsidP="00E62242">
            <w:r w:rsidRPr="00E62242">
              <w:t>0.63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CADE95F" w14:textId="77777777" w:rsidR="00E62242" w:rsidRPr="00E62242" w:rsidRDefault="00E62242" w:rsidP="00E62242">
            <w:r w:rsidRPr="00E62242">
              <w:t>2.775</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6DEA3D4" w14:textId="77777777" w:rsidR="00E62242" w:rsidRPr="00E62242" w:rsidRDefault="00E62242" w:rsidP="00E62242">
            <w:r w:rsidRPr="00E62242">
              <w:t>0.007</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63FA5FA" w14:textId="77777777" w:rsidR="00E62242" w:rsidRPr="00E62242" w:rsidRDefault="00E62242" w:rsidP="00E62242">
            <w:r w:rsidRPr="00E62242">
              <w:t>**</w:t>
            </w:r>
          </w:p>
        </w:tc>
      </w:tr>
      <w:tr w:rsidR="00E62242" w:rsidRPr="00E62242" w14:paraId="77AEF827" w14:textId="77777777" w:rsidTr="00326FB7">
        <w:trPr>
          <w:trHeight w:val="744"/>
        </w:trPr>
        <w:tc>
          <w:tcPr>
            <w:tcW w:w="298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278D4B1" w14:textId="77777777" w:rsidR="00E62242" w:rsidRPr="00E62242" w:rsidRDefault="00E62242" w:rsidP="00E62242">
            <w:r w:rsidRPr="00E62242">
              <w:t>Gear: sweep</w:t>
            </w:r>
          </w:p>
        </w:tc>
        <w:tc>
          <w:tcPr>
            <w:tcW w:w="176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0844F76" w14:textId="77777777" w:rsidR="00E62242" w:rsidRPr="00E62242" w:rsidRDefault="00E62242" w:rsidP="00E62242">
            <w:r w:rsidRPr="00E62242">
              <w:t>4.250</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EE92E72" w14:textId="77777777" w:rsidR="00E62242" w:rsidRPr="00E62242" w:rsidRDefault="00E62242" w:rsidP="00E62242">
            <w:r w:rsidRPr="00E62242">
              <w:t>0.470</w:t>
            </w:r>
          </w:p>
        </w:tc>
        <w:tc>
          <w:tcPr>
            <w:tcW w:w="132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42A79751" w14:textId="77777777" w:rsidR="00E62242" w:rsidRPr="00E62242" w:rsidRDefault="00E62242" w:rsidP="00E62242">
            <w:r w:rsidRPr="00E62242">
              <w:t>9.037</w:t>
            </w:r>
          </w:p>
        </w:tc>
        <w:tc>
          <w:tcPr>
            <w:tcW w:w="2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264D857" w14:textId="77777777" w:rsidR="00E62242" w:rsidRPr="00E62242" w:rsidRDefault="00E62242" w:rsidP="00E62242">
            <w:r w:rsidRPr="00E62242">
              <w:t>0.000</w:t>
            </w:r>
          </w:p>
        </w:tc>
        <w:tc>
          <w:tcPr>
            <w:tcW w:w="1040" w:type="dxa"/>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CC5A3E" w14:textId="77777777" w:rsidR="00E62242" w:rsidRPr="00E62242" w:rsidRDefault="00E62242" w:rsidP="00E62242">
            <w:r w:rsidRPr="00E62242">
              <w:t>***</w:t>
            </w:r>
          </w:p>
        </w:tc>
      </w:tr>
      <w:tr w:rsidR="00E62242" w:rsidRPr="00E62242" w14:paraId="37F81D14" w14:textId="77777777" w:rsidTr="00326FB7">
        <w:trPr>
          <w:trHeight w:val="451"/>
        </w:trPr>
        <w:tc>
          <w:tcPr>
            <w:tcW w:w="298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E72E522" w14:textId="77777777" w:rsidR="00E62242" w:rsidRPr="00E62242" w:rsidRDefault="00E62242" w:rsidP="00E62242">
            <w:r w:rsidRPr="00E62242">
              <w:lastRenderedPageBreak/>
              <w:t>Season: fall</w:t>
            </w:r>
          </w:p>
        </w:tc>
        <w:tc>
          <w:tcPr>
            <w:tcW w:w="176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8CD11A8" w14:textId="77777777" w:rsidR="00E62242" w:rsidRPr="00E62242" w:rsidRDefault="00E62242" w:rsidP="00E62242">
            <w:r w:rsidRPr="00E62242">
              <w:t>0.47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E2B3EBD" w14:textId="77777777" w:rsidR="00E62242" w:rsidRPr="00E62242" w:rsidRDefault="00E62242" w:rsidP="00E62242">
            <w:r w:rsidRPr="00E62242">
              <w:t>0.466</w:t>
            </w:r>
          </w:p>
        </w:tc>
        <w:tc>
          <w:tcPr>
            <w:tcW w:w="132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C1290EE" w14:textId="77777777" w:rsidR="00E62242" w:rsidRPr="00E62242" w:rsidRDefault="00E62242" w:rsidP="00E62242">
            <w:r w:rsidRPr="00E62242">
              <w:t>1.011</w:t>
            </w:r>
          </w:p>
        </w:tc>
        <w:tc>
          <w:tcPr>
            <w:tcW w:w="2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F4EE41B" w14:textId="77777777" w:rsidR="00E62242" w:rsidRPr="00E62242" w:rsidRDefault="00E62242" w:rsidP="00E62242">
            <w:r w:rsidRPr="00E62242">
              <w:t>0.315</w:t>
            </w:r>
          </w:p>
        </w:tc>
        <w:tc>
          <w:tcPr>
            <w:tcW w:w="1040" w:type="dxa"/>
            <w:tcBorders>
              <w:top w:val="single" w:sz="8" w:space="0" w:color="FFFFFF"/>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4091E482" w14:textId="77777777" w:rsidR="00E62242" w:rsidRPr="00E62242" w:rsidRDefault="00E62242" w:rsidP="00E62242"/>
        </w:tc>
      </w:tr>
    </w:tbl>
    <w:p w14:paraId="71BFC92F" w14:textId="014E2C89" w:rsidR="00E62242" w:rsidRDefault="00E62242" w:rsidP="00E62242"/>
    <w:p w14:paraId="2F0F2351" w14:textId="72CA9FF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E673518">
            <wp:extent cx="5943600" cy="3655695"/>
            <wp:effectExtent l="0" t="0" r="0" b="1905"/>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46"/>
                    <a:stretch>
                      <a:fillRect/>
                    </a:stretch>
                  </pic:blipFill>
                  <pic:spPr>
                    <a:xfrm>
                      <a:off x="0" y="0"/>
                      <a:ext cx="5943600" cy="3655695"/>
                    </a:xfrm>
                    <a:prstGeom prst="rect">
                      <a:avLst/>
                    </a:prstGeom>
                  </pic:spPr>
                </pic:pic>
              </a:graphicData>
            </a:graphic>
          </wp:inline>
        </w:drawing>
      </w:r>
    </w:p>
    <w:p w14:paraId="626774EC" w14:textId="482423BE" w:rsidR="005F58B9" w:rsidRDefault="005F58B9" w:rsidP="005F58B9">
      <w:pPr>
        <w:pStyle w:val="Caption"/>
      </w:pPr>
      <w:bookmarkStart w:id="58" w:name="_Ref10787329"/>
      <w:bookmarkStart w:id="59" w:name="_Ref10787325"/>
      <w:r>
        <w:t xml:space="preserve">Figure </w:t>
      </w:r>
      <w:fldSimple w:instr=" SEQ Figure \* ARABIC ">
        <w:r w:rsidR="0013218D">
          <w:rPr>
            <w:noProof/>
          </w:rPr>
          <w:t>21</w:t>
        </w:r>
      </w:fldSimple>
      <w:bookmarkEnd w:id="58"/>
      <w:r>
        <w:t xml:space="preserve"> - relative percent composition of spring verses fall macroinvertebrates.</w:t>
      </w:r>
      <w:bookmarkEnd w:id="59"/>
    </w:p>
    <w:p w14:paraId="018832BA" w14:textId="0DA33457" w:rsidR="00DE22C7" w:rsidRDefault="00DE22C7" w:rsidP="00DE22C7">
      <w:pPr>
        <w:pStyle w:val="Caption"/>
        <w:keepNext/>
      </w:pPr>
      <w:bookmarkStart w:id="60" w:name="_Ref10787315"/>
      <w:r>
        <w:t xml:space="preserve">Table </w:t>
      </w:r>
      <w:fldSimple w:instr=" SEQ Table \* ARABIC ">
        <w:r w:rsidR="00F4333E">
          <w:rPr>
            <w:noProof/>
          </w:rPr>
          <w:t>13</w:t>
        </w:r>
      </w:fldSimple>
      <w:bookmarkEnd w:id="60"/>
      <w:r>
        <w:t xml:space="preserve"> - PerMANOVA comparing site, geartype, and season for macroinvertebrate samplig in 2018</w:t>
      </w:r>
    </w:p>
    <w:tbl>
      <w:tblPr>
        <w:tblW w:w="5000" w:type="pct"/>
        <w:tblCellMar>
          <w:left w:w="0" w:type="dxa"/>
          <w:right w:w="0" w:type="dxa"/>
        </w:tblCellMar>
        <w:tblLook w:val="0600" w:firstRow="0" w:lastRow="0" w:firstColumn="0" w:lastColumn="0" w:noHBand="1" w:noVBand="1"/>
      </w:tblPr>
      <w:tblGrid>
        <w:gridCol w:w="1493"/>
        <w:gridCol w:w="435"/>
        <w:gridCol w:w="1756"/>
        <w:gridCol w:w="1461"/>
        <w:gridCol w:w="1315"/>
        <w:gridCol w:w="1295"/>
        <w:gridCol w:w="969"/>
        <w:gridCol w:w="616"/>
      </w:tblGrid>
      <w:tr w:rsidR="00DE22C7" w:rsidRPr="00326FB7" w14:paraId="240F4C7A" w14:textId="77777777" w:rsidTr="00326FB7">
        <w:trPr>
          <w:trHeight w:val="20"/>
        </w:trPr>
        <w:tc>
          <w:tcPr>
            <w:tcW w:w="79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77777777" w:rsidR="005F58B9" w:rsidRPr="005F58B9" w:rsidRDefault="005F58B9" w:rsidP="005F58B9"/>
        </w:tc>
        <w:tc>
          <w:tcPr>
            <w:tcW w:w="23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77777777" w:rsidR="005F58B9" w:rsidRPr="00326FB7" w:rsidRDefault="005F58B9" w:rsidP="005F58B9">
            <w:r w:rsidRPr="00326FB7">
              <w:t>Df</w:t>
            </w:r>
          </w:p>
        </w:tc>
        <w:tc>
          <w:tcPr>
            <w:tcW w:w="94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326FB7" w:rsidRDefault="005F58B9" w:rsidP="005F58B9">
            <w:r w:rsidRPr="00326FB7">
              <w:t>SumsOfSqs</w:t>
            </w:r>
          </w:p>
        </w:tc>
        <w:tc>
          <w:tcPr>
            <w:tcW w:w="78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326FB7" w:rsidRDefault="005F58B9" w:rsidP="005F58B9">
            <w:r w:rsidRPr="00326FB7">
              <w:t>MeanSqs</w:t>
            </w:r>
          </w:p>
        </w:tc>
        <w:tc>
          <w:tcPr>
            <w:tcW w:w="704"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77777777" w:rsidR="005F58B9" w:rsidRPr="00326FB7" w:rsidRDefault="005F58B9" w:rsidP="005F58B9">
            <w:r w:rsidRPr="00326FB7">
              <w:t>F.Model</w:t>
            </w:r>
          </w:p>
        </w:tc>
        <w:tc>
          <w:tcPr>
            <w:tcW w:w="69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326FB7" w:rsidRDefault="005F58B9" w:rsidP="005F58B9">
            <w:r w:rsidRPr="00326FB7">
              <w:t>R2</w:t>
            </w:r>
          </w:p>
        </w:tc>
        <w:tc>
          <w:tcPr>
            <w:tcW w:w="51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77777777" w:rsidR="005F58B9" w:rsidRPr="00326FB7" w:rsidRDefault="005F58B9" w:rsidP="005F58B9">
            <w:r w:rsidRPr="00326FB7">
              <w:t>Pr(&gt;F)</w:t>
            </w:r>
          </w:p>
        </w:tc>
        <w:tc>
          <w:tcPr>
            <w:tcW w:w="33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326FB7" w:rsidRDefault="005F58B9" w:rsidP="005F58B9"/>
        </w:tc>
      </w:tr>
      <w:tr w:rsidR="00DE22C7" w:rsidRPr="00326FB7" w14:paraId="4110D1A4" w14:textId="77777777" w:rsidTr="00326FB7">
        <w:trPr>
          <w:trHeight w:val="20"/>
        </w:trPr>
        <w:tc>
          <w:tcPr>
            <w:tcW w:w="79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326FB7" w:rsidRDefault="005F58B9" w:rsidP="005F58B9">
            <w:r w:rsidRPr="00326FB7">
              <w:t>Site</w:t>
            </w:r>
          </w:p>
        </w:tc>
        <w:tc>
          <w:tcPr>
            <w:tcW w:w="23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326FB7" w:rsidRDefault="005F58B9" w:rsidP="005F58B9">
            <w:r w:rsidRPr="00326FB7">
              <w:t>3</w:t>
            </w:r>
          </w:p>
        </w:tc>
        <w:tc>
          <w:tcPr>
            <w:tcW w:w="94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326FB7" w:rsidRDefault="005F58B9" w:rsidP="005F58B9">
            <w:r w:rsidRPr="00326FB7">
              <w:t>5.6911</w:t>
            </w:r>
          </w:p>
        </w:tc>
        <w:tc>
          <w:tcPr>
            <w:tcW w:w="78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326FB7" w:rsidRDefault="005F58B9" w:rsidP="005F58B9">
            <w:r w:rsidRPr="00326FB7">
              <w:t>1.897</w:t>
            </w:r>
          </w:p>
        </w:tc>
        <w:tc>
          <w:tcPr>
            <w:tcW w:w="704"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326FB7" w:rsidRDefault="005F58B9" w:rsidP="005F58B9">
            <w:r w:rsidRPr="00326FB7">
              <w:t>11.1194</w:t>
            </w:r>
          </w:p>
        </w:tc>
        <w:tc>
          <w:tcPr>
            <w:tcW w:w="69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326FB7" w:rsidRDefault="005F58B9" w:rsidP="005F58B9">
            <w:r w:rsidRPr="00326FB7">
              <w:t>0.24275</w:t>
            </w:r>
          </w:p>
        </w:tc>
        <w:tc>
          <w:tcPr>
            <w:tcW w:w="51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326FB7" w:rsidRDefault="005F58B9" w:rsidP="005F58B9">
            <w:r w:rsidRPr="00326FB7">
              <w:t>0.001</w:t>
            </w:r>
          </w:p>
        </w:tc>
        <w:tc>
          <w:tcPr>
            <w:tcW w:w="33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326FB7" w:rsidRDefault="005F58B9" w:rsidP="005F58B9">
            <w:r w:rsidRPr="00326FB7">
              <w:t>***</w:t>
            </w:r>
          </w:p>
        </w:tc>
      </w:tr>
      <w:tr w:rsidR="00DE22C7" w:rsidRPr="00326FB7" w14:paraId="652D32A5"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326FB7" w:rsidRDefault="005F58B9" w:rsidP="005F58B9">
            <w:r w:rsidRPr="00326FB7">
              <w:t>Gear</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326FB7" w:rsidRDefault="005F58B9" w:rsidP="005F58B9">
            <w:r w:rsidRPr="00326FB7">
              <w:t>0.7332</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326FB7" w:rsidRDefault="005F58B9" w:rsidP="005F58B9">
            <w:r w:rsidRPr="00326FB7">
              <w:t>0.7332</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326FB7" w:rsidRDefault="005F58B9" w:rsidP="005F58B9">
            <w:r w:rsidRPr="00326FB7">
              <w:t>4.2978</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326FB7" w:rsidRDefault="005F58B9" w:rsidP="005F58B9">
            <w:r w:rsidRPr="00326FB7">
              <w:t>0.03128</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326FB7" w:rsidRDefault="005F58B9" w:rsidP="005F58B9">
            <w:r w:rsidRPr="00326FB7">
              <w:t>0.002</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326FB7" w:rsidRDefault="005F58B9" w:rsidP="005F58B9">
            <w:r w:rsidRPr="00326FB7">
              <w:t>**</w:t>
            </w:r>
          </w:p>
        </w:tc>
      </w:tr>
      <w:tr w:rsidR="00DE22C7" w:rsidRPr="00326FB7" w14:paraId="0A053429" w14:textId="77777777" w:rsidTr="00326FB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326FB7" w:rsidRDefault="005F58B9" w:rsidP="005F58B9">
            <w:r w:rsidRPr="00326FB7">
              <w:t>season</w:t>
            </w:r>
          </w:p>
        </w:tc>
        <w:tc>
          <w:tcPr>
            <w:tcW w:w="23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326FB7" w:rsidRDefault="005F58B9" w:rsidP="005F58B9">
            <w:r w:rsidRPr="00326FB7">
              <w:t>1</w:t>
            </w:r>
          </w:p>
        </w:tc>
        <w:tc>
          <w:tcPr>
            <w:tcW w:w="94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326FB7" w:rsidRDefault="005F58B9" w:rsidP="005F58B9">
            <w:r w:rsidRPr="00326FB7">
              <w:t>3.2007</w:t>
            </w:r>
          </w:p>
        </w:tc>
        <w:tc>
          <w:tcPr>
            <w:tcW w:w="78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326FB7" w:rsidRDefault="005F58B9" w:rsidP="005F58B9">
            <w:r w:rsidRPr="00326FB7">
              <w:t>3.2007</w:t>
            </w:r>
          </w:p>
        </w:tc>
        <w:tc>
          <w:tcPr>
            <w:tcW w:w="704"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326FB7" w:rsidRDefault="005F58B9" w:rsidP="005F58B9">
            <w:r w:rsidRPr="00326FB7">
              <w:t>18.7607</w:t>
            </w:r>
          </w:p>
        </w:tc>
        <w:tc>
          <w:tcPr>
            <w:tcW w:w="69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326FB7" w:rsidRDefault="005F58B9" w:rsidP="005F58B9">
            <w:r w:rsidRPr="00326FB7">
              <w:t>0.13652</w:t>
            </w:r>
          </w:p>
        </w:tc>
        <w:tc>
          <w:tcPr>
            <w:tcW w:w="5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326FB7" w:rsidRDefault="005F58B9" w:rsidP="005F58B9">
            <w:r w:rsidRPr="00326FB7">
              <w:t>0.001</w:t>
            </w:r>
          </w:p>
        </w:tc>
        <w:tc>
          <w:tcPr>
            <w:tcW w:w="3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326FB7" w:rsidRDefault="005F58B9" w:rsidP="005F58B9">
            <w:r w:rsidRPr="00326FB7">
              <w:t>***</w:t>
            </w:r>
          </w:p>
        </w:tc>
      </w:tr>
      <w:tr w:rsidR="00DE22C7" w:rsidRPr="00326FB7" w14:paraId="1805B39E" w14:textId="77777777" w:rsidTr="00326FB7">
        <w:trPr>
          <w:trHeight w:val="20"/>
        </w:trPr>
        <w:tc>
          <w:tcPr>
            <w:tcW w:w="79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326FB7" w:rsidRDefault="005F58B9" w:rsidP="005F58B9">
            <w:r w:rsidRPr="00326FB7">
              <w:t>Residuals</w:t>
            </w:r>
          </w:p>
        </w:tc>
        <w:tc>
          <w:tcPr>
            <w:tcW w:w="23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326FB7" w:rsidRDefault="005F58B9" w:rsidP="005F58B9">
            <w:r w:rsidRPr="00326FB7">
              <w:t>81</w:t>
            </w:r>
          </w:p>
        </w:tc>
        <w:tc>
          <w:tcPr>
            <w:tcW w:w="94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326FB7" w:rsidRDefault="005F58B9" w:rsidP="005F58B9">
            <w:r w:rsidRPr="00326FB7">
              <w:t>13.8191</w:t>
            </w:r>
          </w:p>
        </w:tc>
        <w:tc>
          <w:tcPr>
            <w:tcW w:w="78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326FB7" w:rsidRDefault="005F58B9" w:rsidP="005F58B9">
            <w:r w:rsidRPr="00326FB7">
              <w:t>0.1706</w:t>
            </w:r>
          </w:p>
        </w:tc>
        <w:tc>
          <w:tcPr>
            <w:tcW w:w="704"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326FB7" w:rsidRDefault="005F58B9" w:rsidP="005F58B9"/>
        </w:tc>
        <w:tc>
          <w:tcPr>
            <w:tcW w:w="69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326FB7" w:rsidRDefault="005F58B9" w:rsidP="005F58B9">
            <w:r w:rsidRPr="00326FB7">
              <w:t>0.58945</w:t>
            </w:r>
          </w:p>
        </w:tc>
        <w:tc>
          <w:tcPr>
            <w:tcW w:w="51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326FB7" w:rsidRDefault="005F58B9" w:rsidP="005F58B9"/>
        </w:tc>
        <w:tc>
          <w:tcPr>
            <w:tcW w:w="33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326FB7" w:rsidRDefault="005F58B9" w:rsidP="005F58B9"/>
        </w:tc>
      </w:tr>
      <w:tr w:rsidR="00DE22C7" w:rsidRPr="005F58B9" w14:paraId="65EDCFAB" w14:textId="77777777" w:rsidTr="00326FB7">
        <w:trPr>
          <w:trHeight w:val="20"/>
        </w:trPr>
        <w:tc>
          <w:tcPr>
            <w:tcW w:w="79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326FB7" w:rsidRDefault="005F58B9" w:rsidP="005F58B9">
            <w:r w:rsidRPr="00326FB7">
              <w:t>Total</w:t>
            </w:r>
          </w:p>
        </w:tc>
        <w:tc>
          <w:tcPr>
            <w:tcW w:w="23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326FB7" w:rsidRDefault="005F58B9" w:rsidP="005F58B9">
            <w:r w:rsidRPr="00326FB7">
              <w:t>86</w:t>
            </w:r>
          </w:p>
        </w:tc>
        <w:tc>
          <w:tcPr>
            <w:tcW w:w="94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326FB7" w:rsidRDefault="005F58B9" w:rsidP="005F58B9">
            <w:r w:rsidRPr="00326FB7">
              <w:t>23.4442</w:t>
            </w:r>
          </w:p>
        </w:tc>
        <w:tc>
          <w:tcPr>
            <w:tcW w:w="78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326FB7" w:rsidRDefault="005F58B9" w:rsidP="005F58B9"/>
        </w:tc>
        <w:tc>
          <w:tcPr>
            <w:tcW w:w="704"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326FB7" w:rsidRDefault="005F58B9" w:rsidP="005F58B9"/>
        </w:tc>
        <w:tc>
          <w:tcPr>
            <w:tcW w:w="69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F58B9" w:rsidRDefault="005F58B9" w:rsidP="005F58B9">
            <w:r w:rsidRPr="00326FB7">
              <w:t>1</w:t>
            </w:r>
          </w:p>
        </w:tc>
        <w:tc>
          <w:tcPr>
            <w:tcW w:w="51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F58B9" w:rsidRDefault="005F58B9" w:rsidP="005F58B9"/>
        </w:tc>
        <w:tc>
          <w:tcPr>
            <w:tcW w:w="33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F58B9" w:rsidRDefault="005F58B9" w:rsidP="005F58B9"/>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47"/>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48"/>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7F5A9A9C" w:rsidR="00C509FE" w:rsidRPr="00C509FE" w:rsidRDefault="00A93BE3" w:rsidP="00854EA1">
      <w:pPr>
        <w:pStyle w:val="Caption"/>
      </w:pPr>
      <w:bookmarkStart w:id="61" w:name="_Ref10787420"/>
      <w:r>
        <w:t xml:space="preserve">Figure </w:t>
      </w:r>
      <w:fldSimple w:instr=" SEQ Figure \* ARABIC ">
        <w:r w:rsidR="0013218D">
          <w:rPr>
            <w:noProof/>
          </w:rPr>
          <w:t>22</w:t>
        </w:r>
      </w:fldSimple>
      <w:bookmarkEnd w:id="61"/>
      <w:r>
        <w:t xml:space="preserve"> -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t>Hulls are drawn around samples from spring versus fall.</w:t>
      </w:r>
      <w:r w:rsidR="00E2687D">
        <w:t xml:space="preserve"> and B) Hulls drawn around samples from different sites.</w:t>
      </w:r>
    </w:p>
    <w:p w14:paraId="602970E4" w14:textId="77777777" w:rsidR="00C509FE" w:rsidRDefault="00C509FE" w:rsidP="00463B5C">
      <w:pPr>
        <w:pStyle w:val="Heading2"/>
      </w:pPr>
    </w:p>
    <w:p w14:paraId="29DDB12B" w14:textId="381D894F" w:rsidR="00463B5C" w:rsidRDefault="00463B5C" w:rsidP="00463B5C">
      <w:pPr>
        <w:pStyle w:val="Heading2"/>
      </w:pPr>
      <w:r>
        <w:t>Discussion</w:t>
      </w:r>
      <w:bookmarkEnd w:id="43"/>
    </w:p>
    <w:p w14:paraId="204DAB8E" w14:textId="72103861" w:rsidR="00854EA1" w:rsidRDefault="00854EA1" w:rsidP="001164F9">
      <w:pPr>
        <w:pStyle w:val="ListParagraph"/>
        <w:numPr>
          <w:ilvl w:val="0"/>
          <w:numId w:val="16"/>
        </w:numPr>
      </w:pPr>
      <w:r>
        <w:t>How do invertebrate and phytoplankton communities change from year to year?</w:t>
      </w:r>
    </w:p>
    <w:p w14:paraId="734FCA36" w14:textId="7D0FA041" w:rsidR="00854EA1" w:rsidRDefault="0003440B" w:rsidP="0003440B">
      <w:pPr>
        <w:ind w:left="360"/>
      </w:pPr>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0392C">
        <w:fldChar w:fldCharType="separate"/>
      </w:r>
      <w:r w:rsidR="006A0C1B">
        <w:rPr>
          <w:noProof/>
        </w:rPr>
        <w:t>(Kimmerer 2002; Kimmerer et al. 2018; Sommer et al. 2004)</w:t>
      </w:r>
      <w:r w:rsidR="0040392C">
        <w:fldChar w:fldCharType="end"/>
      </w:r>
      <w:r w:rsidR="003524DA">
        <w:t>.</w:t>
      </w:r>
      <w:r w:rsidR="0040392C">
        <w:t xml:space="preserve"> </w:t>
      </w:r>
    </w:p>
    <w:p w14:paraId="22C53B56" w14:textId="4D628E2E" w:rsidR="005D1C64" w:rsidRDefault="004B4160" w:rsidP="005D1C64">
      <w:pPr>
        <w:ind w:left="360"/>
      </w:pPr>
      <w:r>
        <w:t>Overall, a greater proportion of the 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77777777" w:rsidR="00854EA1" w:rsidRDefault="00854EA1" w:rsidP="00854EA1"/>
    <w:p w14:paraId="02A1C564" w14:textId="2E6E0C3E" w:rsidR="00854EA1" w:rsidRDefault="00854EA1" w:rsidP="001164F9">
      <w:pPr>
        <w:pStyle w:val="ListParagraph"/>
        <w:numPr>
          <w:ilvl w:val="0"/>
          <w:numId w:val="16"/>
        </w:numPr>
      </w:pPr>
      <w:r w:rsidRPr="00A01AC6">
        <w:t>Are there significant differences between channel habitat, managed wetlands (pre-restoration), and tidal wetlands (</w:t>
      </w:r>
      <w:r>
        <w:t>remnant</w:t>
      </w:r>
      <w:r w:rsidRPr="00A01AC6">
        <w:t xml:space="preserve"> and/or post-restoration)? </w:t>
      </w:r>
    </w:p>
    <w:p w14:paraId="07B670C1" w14:textId="0DD3CFA4" w:rsidR="000942D3" w:rsidRDefault="004B4160" w:rsidP="000942D3">
      <w:r>
        <w:t xml:space="preserve">Total catch of </w:t>
      </w:r>
      <w:r w:rsidR="00A433A1">
        <w:t>macro</w:t>
      </w:r>
      <w:r>
        <w:t>invertebrates and phytoplankton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The observed difference in total catch of invertebrates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p>
    <w:p w14:paraId="40AB0248" w14:textId="250737EF" w:rsidR="000942D3" w:rsidRDefault="000942D3" w:rsidP="000942D3">
      <w:r>
        <w:lastRenderedPageBreak/>
        <w:t xml:space="preserve">Tidal and muted-tidal wetlands have also demonstrated greater concentrations of organic material and chlorophyll than open-water sites in other studies </w:t>
      </w:r>
      <w:r>
        <w:fldChar w:fldCharType="begin"/>
      </w:r>
      <w:r w:rsidR="006A0C1B">
        <w:instrText xml:space="preserve"> ADDIN EN.CITE &lt;EndNote&gt;&lt;Cite&gt;&lt;Author&gt;Lehman&lt;/Author&gt;&lt;Year&gt;2015&lt;/Year&gt;&lt;RecNum&gt;1953&lt;/RecNum&gt;&lt;DisplayText&gt;(Lehman et al. 2015; Strong 2015)&lt;/DisplayText&gt;&lt;record&gt;&lt;rec-number&gt;1953&lt;/rec-number&gt;&lt;foreign-keys&gt;&lt;key app="EN" db-id="std9wdt06dea0ber50cpepe0azprxd52vwpp" timestamp="1558711949"&gt;1953&lt;/key&gt;&lt;key app="ENWeb" db-id=""&gt;0&lt;/key&gt;&lt;/foreign-keys&gt;&lt;ref-type name="Journal Article"&gt;17&lt;/ref-type&gt;&lt;contributors&gt;&lt;authors&gt;&lt;author&gt;Lehman, P.W.&lt;/author&gt;&lt;author&gt;Mayr, S.&lt;/author&gt;&lt;author&gt;Liu, L.&lt;/author&gt;&lt;author&gt;Tang, A.&lt;/author&gt;&lt;/authors&gt;&lt;/contributors&gt;&lt;titles&gt;&lt;title&gt;Tidal day organic and inorganic material flux of ponds in the Liberty Island freshwater tidal wetland&lt;/title&gt;&lt;secondary-title&gt;Springer Plus&lt;/secondary-title&gt;&lt;/titles&gt;&lt;periodical&gt;&lt;full-title&gt;Springer Plus&lt;/full-title&gt;&lt;/periodical&gt;&lt;pages&gt;273&lt;/pages&gt;&lt;volume&gt;4&lt;/volume&gt;&lt;keywords&gt;&lt;keyword&gt;Freshwater tidal wetland&lt;/keyword&gt;&lt;keyword&gt;Wetland material flux&lt;/keyword&gt;&lt;keyword&gt;Vegetated ponds&lt;/keyword&gt;&lt;keyword&gt;Carbon flux&lt;/keyword&gt;&lt;/keywords&gt;&lt;dates&gt;&lt;year&gt;2015&lt;/year&gt;&lt;/dates&gt;&lt;urls&gt;&lt;/urls&gt;&lt;electronic-resource-num&gt;DOI 10.1186/s40064-015-1068-6&lt;/electronic-resource-num&gt;&lt;/record&gt;&lt;/Cite&gt;&lt;Cite&gt;&lt;Author&gt;Strong&lt;/Author&gt;&lt;Year&gt;2015&lt;/Year&gt;&lt;RecNum&gt;2358&lt;/RecNum&gt;&lt;record&gt;&lt;rec-number&gt;2358&lt;/rec-number&gt;&lt;foreign-keys&gt;&lt;key app="EN" db-id="std9wdt06dea0ber50cpepe0azprxd52vwpp" timestamp="1558712473"&gt;2358&lt;/key&gt;&lt;key app="ENWeb" db-id=""&gt;0&lt;/key&gt;&lt;/foreign-keys&gt;&lt;ref-type name="Thesis"&gt;32&lt;/ref-type&gt;&lt;contributors&gt;&lt;authors&gt;&lt;author&gt;Strong, Shannon Elizabeth&lt;/author&gt;&lt;/authors&gt;&lt;/contributors&gt;&lt;titles&gt;&lt;title&gt;Dissolved inorganic nitrogen and chlorophyll-a at a restored site in Suisun Marsh&lt;/title&gt;&lt;/titles&gt;&lt;dates&gt;&lt;year&gt;2015&lt;/year&gt;&lt;/dates&gt;&lt;publisher&gt;San Francisco State University&lt;/publisher&gt;&lt;urls&gt;&lt;/urls&gt;&lt;/record&gt;&lt;/Cite&gt;&lt;/EndNote&gt;</w:instrText>
      </w:r>
      <w:r>
        <w:fldChar w:fldCharType="separate"/>
      </w:r>
      <w:r w:rsidR="006A0C1B">
        <w:rPr>
          <w:noProof/>
        </w:rPr>
        <w:t>(Lehman et al. 2015;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xml:space="preserve">. In our study, diked wetlands had high abundance of invertebrates and high concentrations of chlorophyll, but also the lowest abundance of invasive clams in benthic samples.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w:t>
      </w:r>
      <w:commentRangeStart w:id="62"/>
      <w:r w:rsidR="003706A9">
        <w:t xml:space="preserve">more variable </w:t>
      </w:r>
      <w:commentRangeEnd w:id="62"/>
      <w:r w:rsidR="003706A9">
        <w:rPr>
          <w:rStyle w:val="CommentReference"/>
        </w:rPr>
        <w:commentReference w:id="62"/>
      </w:r>
      <w:r w:rsidR="003706A9">
        <w:t xml:space="preserve">in 2018 than 2017, making it more difficult to see trends. </w:t>
      </w:r>
    </w:p>
    <w:p w14:paraId="70734836" w14:textId="5DE91067" w:rsidR="005E1E4E" w:rsidRDefault="00207BFB" w:rsidP="000942D3">
      <w:r>
        <w:t>Wetlands</w:t>
      </w:r>
      <w:r w:rsidR="00D94ED6">
        <w:t xml:space="preserve"> also had </w:t>
      </w:r>
      <w:r w:rsidR="005E1E4E">
        <w:t>significantly</w:t>
      </w:r>
      <w:r w:rsidR="00D94ED6">
        <w:t xml:space="preserve"> different community composition from the channel habitat. Diked wetlands, in particular, had a greater relative </w:t>
      </w:r>
      <w:r w:rsidR="005E1E4E">
        <w:t>abundance</w:t>
      </w:r>
      <w:r w:rsidR="00D94ED6">
        <w:t xml:space="preserve"> of amphipods than other sites, while tidal wetlands had a greater relative abundance of collembola and isopods. The large number of indicator species identified for diked wetlands most likely resulted from the lack of connection to the surrounding area and difference in water quality components. Diked wetlands may experience low dissolved oxygen conditions, larger swings in </w:t>
      </w:r>
      <w:r w:rsidR="005E1E4E">
        <w:t>temperatures</w:t>
      </w:r>
      <w:r w:rsidR="00D94ED6">
        <w:t>, and lower pH than surrounding tidal waters (CITATION)</w:t>
      </w:r>
      <w:r w:rsidR="00CE266D">
        <w:fldChar w:fldCharType="begin"/>
      </w:r>
      <w:r w:rsidR="006A0C1B">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CE266D">
        <w:fldChar w:fldCharType="separate"/>
      </w:r>
      <w:r w:rsidR="006A0C1B">
        <w:rPr>
          <w:noProof/>
        </w:rPr>
        <w:t>(Brown et al. 2016)</w:t>
      </w:r>
      <w:r w:rsidR="00CE266D">
        <w:fldChar w:fldCharType="end"/>
      </w:r>
      <w:r w:rsidR="00D94ED6">
        <w:t xml:space="preserve">. Therefore, taxa that thrive in </w:t>
      </w:r>
      <w:r w:rsidR="005E1E4E">
        <w:t>tidal</w:t>
      </w:r>
      <w:r w:rsidR="00D94ED6">
        <w:t xml:space="preserve"> may not </w:t>
      </w:r>
      <w:r w:rsidR="005E1E4E">
        <w:t xml:space="preserve">be able to thrive in impounded water and vise versa. </w:t>
      </w:r>
      <w:r w:rsidR="00D94ED6">
        <w:t xml:space="preserve"> </w:t>
      </w:r>
    </w:p>
    <w:p w14:paraId="12F7B6FA" w14:textId="3132444F" w:rsidR="000942D3" w:rsidRDefault="00D94ED6" w:rsidP="000942D3">
      <w:r>
        <w:t xml:space="preserve">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77777777" w:rsidR="00854EA1" w:rsidRDefault="00854EA1" w:rsidP="001164F9">
      <w:pPr>
        <w:pStyle w:val="ListParagraph"/>
        <w:numPr>
          <w:ilvl w:val="0"/>
          <w:numId w:val="16"/>
        </w:numPr>
      </w:pPr>
      <w:r>
        <w:t>What food is available for listed fish species throughout the year?</w:t>
      </w:r>
    </w:p>
    <w:p w14:paraId="0B35CA2D" w14:textId="1F73E9F5" w:rsidR="00854EA1" w:rsidRDefault="00854EA1" w:rsidP="001164F9">
      <w:pPr>
        <w:pStyle w:val="ListParagraph"/>
        <w:numPr>
          <w:ilvl w:val="1"/>
          <w:numId w:val="16"/>
        </w:numPr>
      </w:pPr>
      <w:r>
        <w:t>When during the spring is most important to sample?</w:t>
      </w:r>
    </w:p>
    <w:p w14:paraId="672CA7A1" w14:textId="19A93EFB" w:rsidR="004149C7" w:rsidRDefault="00854EA1" w:rsidP="00854EA1">
      <w:pPr>
        <w:pStyle w:val="ListParagraph"/>
      </w:pPr>
      <w:r>
        <w:t>During 2017, total macroinvertebrate biomass increased monotonically over the course of the spring. This trend led us to select April as the month with the greatest overlap between adult Delta Smelt, 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 </w:instrText>
      </w:r>
      <w:r w:rsidR="006A0C1B">
        <w:fldChar w:fldCharType="begin">
          <w:fldData xml:space="preserve">PEVuZE5vdGU+PENpdGU+PEF1dGhvcj5Tb21tZXI8L0F1dGhvcj48WWVhcj4yMDA0PC9ZZWFyPjxS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</w:fldData>
        </w:fldChar>
      </w:r>
      <w:r w:rsidR="006A0C1B">
        <w:instrText xml:space="preserve"> ADDIN EN.CITE.DATA </w:instrText>
      </w:r>
      <w:r w:rsidR="006A0C1B">
        <w:fldChar w:fldCharType="end"/>
      </w:r>
      <w:r w:rsidR="004149C7">
        <w:fldChar w:fldCharType="separate"/>
      </w:r>
      <w:r w:rsidR="006A0C1B">
        <w:rPr>
          <w:noProof/>
        </w:rPr>
        <w:t>(Kimmerer 2002; Kimmerer et al. 2018; Sommer et al. 2004)</w:t>
      </w:r>
      <w:r w:rsidR="004149C7">
        <w:fldChar w:fldCharType="end"/>
      </w:r>
      <w:r w:rsidR="004149C7">
        <w:t>. While flow did decrease over the course of the spring in 2018, the maximum flows were never as high as in 2017 (CITATION),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736F5C8D" w:rsidR="00854EA1" w:rsidRDefault="00D43B05" w:rsidP="00854EA1">
      <w:pPr>
        <w:pStyle w:val="ListParagraph"/>
      </w:pPr>
      <w:r>
        <w:t xml:space="preserve">Besides the differences in flow, some of the difference in invertebrate catch may have been due to the presence or absence of aquatic vegetation in the samples. We specifically excluded SAV sweep nets from the analysis because they were not collected in all months, and </w:t>
      </w:r>
      <w:r w:rsidR="004149C7">
        <w:t xml:space="preserve">SAV sweep nets tended to have an order of magnitude higher catch than some of the other gear types (REFERENCE). However, the mysid net and neuston net would also occationally hit patches of aquatic vegetation, resulting in much higher total invertebrate CPUE. We did not collect </w:t>
      </w:r>
      <w:r w:rsidR="004149C7">
        <w:lastRenderedPageBreak/>
        <w:t xml:space="preserve">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76C02FDA" w:rsidR="004149C7" w:rsidRDefault="00BD0C21" w:rsidP="00854EA1">
      <w:pPr>
        <w:pStyle w:val="ListParagraph"/>
      </w:pPr>
      <w:r>
        <w:t>O</w:t>
      </w:r>
      <w:r w:rsidR="004149C7">
        <w:t>ther researchers with larger data sets support an increase in overall abundance over the course of the spring, similar to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Therefore, negative trend in 2018 is most likely anomalous. </w:t>
      </w:r>
    </w:p>
    <w:p w14:paraId="05FAD262" w14:textId="02659C86" w:rsidR="004149C7" w:rsidRDefault="00854EA1" w:rsidP="00854EA1">
      <w:pPr>
        <w:pStyle w:val="ListParagraph"/>
      </w:pPr>
      <w:r>
        <w:t xml:space="preserve"> </w:t>
      </w:r>
    </w:p>
    <w:p w14:paraId="6EE6C711" w14:textId="142A5CE6" w:rsidR="00854EA1" w:rsidRDefault="00854EA1" w:rsidP="00854EA1">
      <w:pPr>
        <w:pStyle w:val="ListParagraph"/>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xml:space="preserve">. Juvenile survival is also higher in wet years versus dry years, especially along the Sacramento River, though this may be because smolts moving quickly down the channelized river are less exposed to predation </w:t>
      </w:r>
      <w:r>
        <w:fldChar w:fldCharType="begin"/>
      </w:r>
      <w:r w:rsidR="006A0C1B">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fldChar w:fldCharType="separate"/>
      </w:r>
      <w:r w:rsidR="006A0C1B">
        <w:rPr>
          <w:noProof/>
        </w:rPr>
        <w:t>(Michel et al. 2015)</w:t>
      </w:r>
      <w:r>
        <w:fldChar w:fldCharType="end"/>
      </w:r>
      <w:r>
        <w:t>. Invertebrate production in 2017 was low during the high flows in January and February, but by the time salmon outmigration peaked in May</w:t>
      </w:r>
      <w:r w:rsidR="00404C29">
        <w:t xml:space="preserve">, invertebrate production </w:t>
      </w:r>
      <w:r w:rsidR="00A46213">
        <w:t xml:space="preserve">had increased and was similar to 2018. </w:t>
      </w:r>
    </w:p>
    <w:p w14:paraId="7FDA07D7" w14:textId="6A6BB299" w:rsidR="00EE34B1" w:rsidRDefault="00EE34B1" w:rsidP="00854EA1">
      <w:pPr>
        <w:pStyle w:val="ListParagraph"/>
      </w:pPr>
    </w:p>
    <w:p w14:paraId="40AF7C36" w14:textId="0BFF2D63" w:rsidR="00EE34B1" w:rsidRPr="00383111" w:rsidRDefault="00EE34B1" w:rsidP="00854EA1">
      <w:pPr>
        <w:pStyle w:val="ListParagraph"/>
      </w:pPr>
      <w:r>
        <w:t>The com</w:t>
      </w:r>
      <w:r w:rsidR="005E7D1D">
        <w:t xml:space="preserve">plicated relationship between invertebrate biomass, time of year, and flow, </w:t>
      </w:r>
      <w:r w:rsidR="00BD0C21">
        <w:t>warrants</w:t>
      </w:r>
      <w:r w:rsidR="005E7D1D">
        <w:t xml:space="preserve"> more investigation. There was only a single spring sampling event in 2019 because we had not analyzed the 2018 data and expected it to be similar to 2017. Given the difference in temporal trends between 2017 and 2018, we are planning to repeat the series of four sampling events in 2020.</w:t>
      </w:r>
    </w:p>
    <w:p w14:paraId="3CE31699" w14:textId="77777777" w:rsidR="00854EA1" w:rsidRDefault="00854EA1" w:rsidP="00854EA1">
      <w:pPr>
        <w:pStyle w:val="ListParagraph"/>
        <w:ind w:left="1440"/>
      </w:pPr>
    </w:p>
    <w:p w14:paraId="2999E043" w14:textId="7DA3A0C7" w:rsidR="00854EA1" w:rsidRDefault="00854EA1" w:rsidP="001164F9">
      <w:pPr>
        <w:pStyle w:val="ListParagraph"/>
        <w:numPr>
          <w:ilvl w:val="1"/>
          <w:numId w:val="16"/>
        </w:numPr>
      </w:pPr>
      <w:r>
        <w:t>How do fall food resources compare to spring food resources?</w:t>
      </w:r>
    </w:p>
    <w:p w14:paraId="095BDB7F" w14:textId="44A27A9B" w:rsidR="00834E6A" w:rsidRDefault="00834E6A" w:rsidP="00834E6A">
      <w:pPr>
        <w:ind w:left="720"/>
      </w:pPr>
      <w:r>
        <w:t xml:space="preserve">Overall invertebrate abundance was similar in spring and fall, but the species composition was significantly different. High abundances of </w:t>
      </w:r>
      <w:r w:rsidR="00565FC5">
        <w:t>Collembola</w:t>
      </w:r>
      <w:r>
        <w:t xml:space="preserve"> and Cumaceans in spring were replaced by isopods in the fall, though insects and </w:t>
      </w:r>
      <w:r w:rsidR="00565FC5">
        <w:t>amphipods</w:t>
      </w:r>
      <w:r>
        <w:t xml:space="preserve"> remained abundant </w:t>
      </w:r>
      <w:commentRangeStart w:id="63"/>
      <w:r>
        <w:t>throughout</w:t>
      </w:r>
      <w:commentRangeEnd w:id="63"/>
      <w:r>
        <w:rPr>
          <w:rStyle w:val="CommentReference"/>
        </w:rPr>
        <w:commentReference w:id="63"/>
      </w:r>
      <w:r>
        <w:t xml:space="preserve">. </w:t>
      </w:r>
    </w:p>
    <w:p w14:paraId="28466420" w14:textId="0A2E74FA" w:rsidR="004113AF" w:rsidRDefault="004113AF" w:rsidP="00834E6A">
      <w:pPr>
        <w:ind w:left="720"/>
      </w:pPr>
      <w:r>
        <w:t>Fall invertebrate abundance is particularly important for rearing Delta Smelt, where fall food resources have been identified as a limiting factor in population growth</w:t>
      </w:r>
      <w:r w:rsidR="008D61F7">
        <w:t xml:space="preserve">. </w:t>
      </w:r>
      <w:r w:rsidR="004736AD">
        <w:t xml:space="preserve">We found amphipods and isopods to be especially abundant in the fall (FIGURE XXX),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834E6A">
      <w:pPr>
        <w:ind w:left="720"/>
      </w:pPr>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w:t>
      </w:r>
      <w:r>
        <w:lastRenderedPageBreak/>
        <w:t xml:space="preserve">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1164F9">
      <w:pPr>
        <w:pStyle w:val="ListParagraph"/>
        <w:numPr>
          <w:ilvl w:val="0"/>
          <w:numId w:val="16"/>
        </w:numPr>
      </w:pPr>
      <w:r>
        <w:t>A note on neuston:</w:t>
      </w:r>
    </w:p>
    <w:p w14:paraId="1F096ABC" w14:textId="620D4B8E" w:rsidR="00854EA1" w:rsidRDefault="00CE266D" w:rsidP="001164F9">
      <w:pPr>
        <w:pStyle w:val="ListParagraph"/>
        <w:numPr>
          <w:ilvl w:val="1"/>
          <w:numId w:val="16"/>
        </w:numPr>
      </w:pPr>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even at increased sample size (CITATION).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34475B8C" w:rsidR="00E2687D" w:rsidRDefault="00E2687D">
      <w:r>
        <w:br w:type="page"/>
      </w:r>
    </w:p>
    <w:p w14:paraId="308FDD1B" w14:textId="77777777" w:rsidR="00E2687D" w:rsidRPr="00E2687D" w:rsidRDefault="00E2687D" w:rsidP="00E2687D"/>
    <w:p w14:paraId="579EAC9B" w14:textId="3CE36F54" w:rsidR="00FF27B7" w:rsidRDefault="00FF27B7" w:rsidP="00FF27B7">
      <w:pPr>
        <w:pStyle w:val="Heading1"/>
        <w:rPr>
          <w:rFonts w:ascii="Times New Roman" w:hAnsi="Times New Roman" w:cs="Times New Roman"/>
        </w:rPr>
      </w:pPr>
      <w:bookmarkStart w:id="64"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6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5" w:name="_Toc536509183"/>
      <w:r>
        <w:t>Introduction</w:t>
      </w:r>
      <w:bookmarkEnd w:id="65"/>
    </w:p>
    <w:p w14:paraId="4B6028F5" w14:textId="77777777" w:rsidR="003918A8" w:rsidRDefault="003918A8" w:rsidP="002D47EB">
      <w:pPr>
        <w:pStyle w:val="Heading3"/>
      </w:pPr>
      <w:bookmarkStart w:id="66" w:name="_Toc536509184"/>
      <w:r>
        <w:t>Nutrients</w:t>
      </w:r>
      <w:bookmarkEnd w:id="66"/>
    </w:p>
    <w:p w14:paraId="2A5697FF" w14:textId="155708C9" w:rsidR="003918A8" w:rsidRDefault="003918A8" w:rsidP="002D47EB">
      <w:pPr>
        <w:pStyle w:val="Heading3"/>
      </w:pPr>
      <w:bookmarkStart w:id="67" w:name="_Toc536509185"/>
      <w:commentRangeStart w:id="68"/>
      <w:r>
        <w:t>Zooplankton</w:t>
      </w:r>
      <w:bookmarkEnd w:id="67"/>
      <w:commentRangeEnd w:id="68"/>
      <w:r w:rsidR="00E2687D">
        <w:rPr>
          <w:rStyle w:val="CommentReference"/>
          <w:rFonts w:asciiTheme="minorHAnsi" w:eastAsiaTheme="minorEastAsia" w:hAnsiTheme="minorHAnsi" w:cstheme="minorBidi"/>
          <w:color w:val="auto"/>
        </w:rPr>
        <w:commentReference w:id="68"/>
      </w:r>
    </w:p>
    <w:p w14:paraId="5D507BBE" w14:textId="634B7FB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6A0C1B">
        <w:instrText xml:space="preserve"> ADDIN EN.CITE &lt;EndNote&gt;&lt;Cite&gt;&lt;Author&gt;Hartman&lt;/Author&gt;&lt;Year&gt;2017&lt;/Year&gt;&lt;RecNum&gt;2526&lt;/RecNum&gt;&lt;DisplayText&gt;(Hartman et al. 2017)&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6A0C1B">
        <w:rPr>
          <w:noProof/>
        </w:rPr>
        <w:t>(Hartman et al. 2017)</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49F25F1C"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w:t>
      </w:r>
      <w:r w:rsidR="00FA5153">
        <w:fldChar w:fldCharType="begin"/>
      </w:r>
      <w:r w:rsidR="00FA5153">
        <w:instrText xml:space="preserve"> REF _Ref7616356 \h </w:instrText>
      </w:r>
      <w:r w:rsidR="00FA5153">
        <w:fldChar w:fldCharType="separate"/>
      </w:r>
      <w:r w:rsidR="00FA5153">
        <w:t xml:space="preserve">Table </w:t>
      </w:r>
      <w:r w:rsidR="00FA5153">
        <w:rPr>
          <w:noProof/>
        </w:rPr>
        <w:t>6</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13D490DD" w14:textId="77777777" w:rsidR="003918A8" w:rsidRDefault="003918A8" w:rsidP="001164F9">
      <w:pPr>
        <w:pStyle w:val="ListParagraph"/>
        <w:numPr>
          <w:ilvl w:val="0"/>
          <w:numId w:val="13"/>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69" w:name="_Toc536509186"/>
      <w:r>
        <w:lastRenderedPageBreak/>
        <w:t>Fish</w:t>
      </w:r>
      <w:bookmarkEnd w:id="69"/>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Shreffler et al. 1992, Simenstad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r>
        <w:t>Similar to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0" w:name="_Toc536509187"/>
      <w:r>
        <w:t>Methods</w:t>
      </w:r>
      <w:bookmarkEnd w:id="70"/>
    </w:p>
    <w:p w14:paraId="0C705D5A" w14:textId="794B6621" w:rsidR="003918A8" w:rsidRDefault="003918A8" w:rsidP="00463B5C">
      <w:pPr>
        <w:pStyle w:val="Heading3"/>
      </w:pPr>
      <w:bookmarkStart w:id="71" w:name="_Toc536509188"/>
      <w:r>
        <w:t>IEP Surveys</w:t>
      </w:r>
      <w:bookmarkEnd w:id="71"/>
    </w:p>
    <w:p w14:paraId="1CA14B44" w14:textId="30857F46" w:rsidR="00424578" w:rsidRPr="00EA4EB4" w:rsidRDefault="00424578" w:rsidP="002D47EB">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160 μm mesh) and macrozooplankton (500 μm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μm mesh modified Clarke-Bumpus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The FMWT survey was designed to study Striped Bass distribution throughout the upper estuary, but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μm mesh) and macrozooplankton (500 μ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zooplankton production, and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2" w:name="_Toc536509189"/>
      <w:r>
        <w:t>FRP Sampling</w:t>
      </w:r>
      <w:bookmarkEnd w:id="72"/>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Bryte </w:t>
      </w:r>
      <w:commentRangeStart w:id="73"/>
      <w:r>
        <w:t>laboratory</w:t>
      </w:r>
      <w:commentRangeEnd w:id="73"/>
      <w:r w:rsidR="007F4697">
        <w:rPr>
          <w:rStyle w:val="CommentReference"/>
        </w:rPr>
        <w:commentReference w:id="73"/>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0.45 micron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74"/>
      <w:r w:rsidR="00AD392D">
        <w:t>GF/F</w:t>
      </w:r>
      <w:r w:rsidR="002D47EB">
        <w:t xml:space="preserve"> </w:t>
      </w:r>
      <w:commentRangeEnd w:id="74"/>
      <w:r w:rsidR="00026582">
        <w:rPr>
          <w:rStyle w:val="CommentReference"/>
        </w:rPr>
        <w:commentReference w:id="74"/>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6BC24A16" w:rsidR="00FF27B7" w:rsidRPr="00EA4EB4" w:rsidRDefault="00026582" w:rsidP="00026582">
      <w:pPr>
        <w:pStyle w:val="Caption"/>
        <w:rPr>
          <w:rFonts w:cs="Times New Roman"/>
        </w:rPr>
      </w:pPr>
      <w:r>
        <w:t xml:space="preserve">Figure </w:t>
      </w:r>
      <w:fldSimple w:instr=" SEQ Figure \* ARABIC ">
        <w:r w:rsidR="0013218D">
          <w:rPr>
            <w:noProof/>
          </w:rPr>
          <w:t>23</w:t>
        </w:r>
      </w:fldSimple>
      <w:r>
        <w:t>.</w:t>
      </w:r>
      <w:r w:rsidRPr="00026582">
        <w:rPr>
          <w:rFonts w:cs="Times New Roman"/>
        </w:rPr>
        <w:t xml:space="preserve"> </w:t>
      </w:r>
      <w:r w:rsidRPr="00EA4EB4">
        <w:rPr>
          <w:rFonts w:cs="Times New Roman"/>
        </w:rPr>
        <w:t>Zooplankton sampling stations. We will take zooplankton macroinvertebrates, and nutrients samples from shallow wetland habitats (green stars) in proximity to established 20mm sampling sites (pink Xs), established FMWT zooplankton sites (orange shrimp), and EMP sites (blue triangles).</w:t>
      </w:r>
    </w:p>
    <w:p w14:paraId="56EB50C7" w14:textId="30C9C1C5" w:rsidR="00026582" w:rsidRDefault="00026582" w:rsidP="00026582">
      <w:pPr>
        <w:pStyle w:val="Caption"/>
        <w:keepNext/>
      </w:pPr>
      <w:bookmarkStart w:id="75" w:name="_Ref7616356"/>
      <w:r>
        <w:t xml:space="preserve">Table </w:t>
      </w:r>
      <w:fldSimple w:instr=" SEQ Table \* ARABIC ">
        <w:r w:rsidR="00F4333E">
          <w:rPr>
            <w:noProof/>
          </w:rPr>
          <w:t>14</w:t>
        </w:r>
      </w:fldSimple>
      <w:bookmarkEnd w:id="75"/>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Zoop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76" w:name="_Toc536509190"/>
      <w:r w:rsidRPr="006C4891">
        <w:t>Lab methods</w:t>
      </w:r>
      <w:bookmarkEnd w:id="76"/>
    </w:p>
    <w:p w14:paraId="2DC7844B" w14:textId="77777777" w:rsidR="00FF27B7" w:rsidRPr="00EA4EB4" w:rsidRDefault="00FF27B7" w:rsidP="007F4697">
      <w:r w:rsidRPr="00EA4EB4">
        <w:t>Zooplankton will be processed using the same methods as IEP’s 20mm Survey. In brief:</w:t>
      </w:r>
    </w:p>
    <w:p w14:paraId="5A2B0C0F" w14:textId="34BDD8DA"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be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77"/>
      <w:r w:rsidRPr="00520FA9">
        <w:t>Nutrient samples</w:t>
      </w:r>
      <w:r w:rsidRPr="006C4891">
        <w:rPr>
          <w:rFonts w:eastAsia="Calibri"/>
          <w:u w:color="000000"/>
        </w:rPr>
        <w:t xml:space="preserve"> are processed at DWR’s Bryte laboratory using standard methods</w:t>
      </w:r>
      <w:r w:rsidR="00D36868">
        <w:rPr>
          <w:rFonts w:eastAsia="Calibri"/>
          <w:u w:color="000000"/>
        </w:rPr>
        <w:t>.</w:t>
      </w:r>
      <w:commentRangeEnd w:id="77"/>
      <w:r w:rsidR="00D36868">
        <w:rPr>
          <w:rStyle w:val="CommentReference"/>
        </w:rPr>
        <w:commentReference w:id="77"/>
      </w:r>
    </w:p>
    <w:p w14:paraId="3F7EC628" w14:textId="77777777" w:rsidR="00FF27B7" w:rsidRPr="006C4891" w:rsidRDefault="00FF27B7" w:rsidP="00463B5C">
      <w:pPr>
        <w:pStyle w:val="Heading3"/>
      </w:pPr>
      <w:bookmarkStart w:id="78" w:name="_Toc536509191"/>
      <w:r w:rsidRPr="006C4891">
        <w:t>Analysis</w:t>
      </w:r>
      <w:bookmarkEnd w:id="78"/>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61D3590" w:rsidR="00FF27B7" w:rsidRPr="00471D53" w:rsidRDefault="00FF27B7" w:rsidP="007F4697">
      <w:r w:rsidRPr="00EA4EB4">
        <w:t>To answer question 1 on spatial variability, we will compare CPUE and B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We will test the fit of all possible models and their first-order interactions using AICc (Anderson et al. 2000, Gotelli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36B8A4D3" w:rsidR="00D36868" w:rsidRDefault="00D36868" w:rsidP="00D36868">
      <w:pPr>
        <w:pStyle w:val="Caption"/>
        <w:keepNext/>
      </w:pPr>
      <w:bookmarkStart w:id="79" w:name="_Ref7616980"/>
      <w:r>
        <w:t xml:space="preserve">Table </w:t>
      </w:r>
      <w:fldSimple w:instr=" SEQ Table \* ARABIC ">
        <w:r w:rsidR="00F4333E">
          <w:rPr>
            <w:noProof/>
          </w:rPr>
          <w:t>15</w:t>
        </w:r>
      </w:fldSimple>
      <w:bookmarkEnd w:id="79"/>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80" w:name="_Toc536509192"/>
      <w:r>
        <w:t>Results</w:t>
      </w:r>
      <w:bookmarkEnd w:id="80"/>
    </w:p>
    <w:p w14:paraId="73D36F30" w14:textId="7F321522" w:rsidR="00463B5C" w:rsidRPr="00471D53" w:rsidRDefault="00463B5C" w:rsidP="00463B5C">
      <w:pPr>
        <w:pStyle w:val="Heading2"/>
      </w:pPr>
      <w:bookmarkStart w:id="81" w:name="_Toc536509193"/>
      <w:r>
        <w:t>Discussion</w:t>
      </w:r>
      <w:bookmarkEnd w:id="81"/>
    </w:p>
    <w:p w14:paraId="10B3E6FC" w14:textId="72E4A0BB" w:rsidR="00A27634" w:rsidRPr="007F0AF7" w:rsidRDefault="00A27634" w:rsidP="001A4BBD">
      <w:pPr>
        <w:pStyle w:val="Heading1"/>
        <w:rPr>
          <w:rFonts w:ascii="Times New Roman" w:hAnsi="Times New Roman" w:cs="Times New Roman"/>
        </w:rPr>
      </w:pPr>
      <w:bookmarkStart w:id="82"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9"/>
      <w:bookmarkEnd w:id="10"/>
      <w:r w:rsidR="003918A8">
        <w:rPr>
          <w:rFonts w:ascii="Times New Roman" w:hAnsi="Times New Roman" w:cs="Times New Roman"/>
        </w:rPr>
        <w:t>Methods Development</w:t>
      </w:r>
      <w:bookmarkEnd w:id="82"/>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83" w:name="_Toc536509195"/>
      <w:r>
        <w:t>Introduction</w:t>
      </w:r>
      <w:bookmarkEnd w:id="83"/>
    </w:p>
    <w:p w14:paraId="76FDEBDF" w14:textId="523392A3" w:rsidR="003918A8" w:rsidRDefault="003918A8" w:rsidP="003918A8">
      <w:pPr>
        <w:pStyle w:val="Heading3"/>
      </w:pPr>
      <w:bookmarkStart w:id="84" w:name="_Toc536509196"/>
      <w:r>
        <w:t>ARIS Sonar</w:t>
      </w:r>
      <w:bookmarkEnd w:id="84"/>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w:t>
      </w:r>
      <w:r>
        <w:rPr>
          <w:rFonts w:ascii="Times New Roman" w:hAnsi="Times New Roman"/>
          <w:sz w:val="24"/>
        </w:rPr>
        <w:lastRenderedPageBreak/>
        <w:t>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particular biases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27532CFF" w14:textId="77777777" w:rsidR="00253860" w:rsidRDefault="00253860" w:rsidP="00253860">
      <w:r w:rsidRPr="00253860">
        <w:rPr>
          <w:b/>
        </w:rPr>
        <w:t>Algae/Phytoplankton:</w:t>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column, or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1A4BBD">
      <w:r>
        <w:rPr>
          <w:rFonts w:ascii="Times New Roman" w:hAnsi="Times New Roman"/>
          <w:sz w:val="24"/>
        </w:rPr>
        <w:t>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0512643C"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251C8397" w14:textId="77777777" w:rsidR="00253860" w:rsidRPr="00F90FEA" w:rsidRDefault="00253860" w:rsidP="00253860">
      <w:pPr>
        <w:pStyle w:val="ListParagraph"/>
        <w:numPr>
          <w:ilvl w:val="0"/>
          <w:numId w:val="8"/>
        </w:numPr>
        <w:rPr>
          <w:rStyle w:val="fontstyle01"/>
          <w:rFonts w:ascii="Times New Roman" w:hAnsi="Times New Roman" w:cs="Times New Roman"/>
          <w:color w:val="auto"/>
          <w:sz w:val="24"/>
          <w:szCs w:val="24"/>
          <w:lang w:val="it-IT"/>
        </w:rPr>
      </w:pPr>
      <w:r>
        <w:rPr>
          <w:rStyle w:val="fontstyle01"/>
        </w:rPr>
        <w:t>What is the relative contribution of different types of algae to the phytoplankton in wetland channels versus major channels?</w:t>
      </w:r>
    </w:p>
    <w:p w14:paraId="2D9C1622" w14:textId="01FF0E44" w:rsidR="00253860" w:rsidRPr="00253860" w:rsidRDefault="00253860" w:rsidP="00253860">
      <w:pPr>
        <w:pStyle w:val="ListParagraph"/>
        <w:numPr>
          <w:ilvl w:val="1"/>
          <w:numId w:val="8"/>
        </w:numPr>
      </w:pPr>
      <w:r>
        <w:t>Hypothesis: Wetland channels will have higher concentrations of benthic and epiphytic algae than exterior channels.</w:t>
      </w:r>
    </w:p>
    <w:p w14:paraId="3EEDDD9F" w14:textId="12B5A69A"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6E5DD4"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378C6FA3" w14:textId="77777777" w:rsidR="00A27634" w:rsidRPr="0064488F" w:rsidRDefault="00A27634" w:rsidP="003918A8">
      <w:pPr>
        <w:pStyle w:val="Heading3"/>
      </w:pPr>
      <w:bookmarkStart w:id="85" w:name="_Toc536509201"/>
      <w:r w:rsidRPr="0064488F">
        <w:t xml:space="preserve">ARIS Evaluation </w:t>
      </w:r>
      <w:r w:rsidR="00674BAC">
        <w:t>o</w:t>
      </w:r>
      <w:r w:rsidRPr="0064488F">
        <w:t>f Boat Electrofisher and Gill Net</w:t>
      </w:r>
      <w:bookmarkEnd w:id="85"/>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 xml:space="preserve">to record the presence and behavior of fish in a </w:t>
      </w:r>
      <w:r>
        <w:rPr>
          <w:rFonts w:ascii="Times New Roman" w:hAnsi="Times New Roman"/>
          <w:sz w:val="24"/>
          <w:szCs w:val="24"/>
        </w:rPr>
        <w:lastRenderedPageBreak/>
        <w:t>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the site will be electrofished.</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electrofisher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86" w:name="_Toc536509202"/>
      <w:r>
        <w:t>SAV survey techniques</w:t>
      </w:r>
      <w:bookmarkEnd w:id="86"/>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2667AFD1" w:rsidR="003918A8" w:rsidRDefault="003918A8" w:rsidP="00674BAC">
      <w:pPr>
        <w:pStyle w:val="Body"/>
        <w:rPr>
          <w:rFonts w:ascii="Times New Roman" w:hAnsi="Times New Roman" w:cs="Times New Roman"/>
          <w:sz w:val="24"/>
          <w:szCs w:val="24"/>
        </w:rPr>
      </w:pPr>
    </w:p>
    <w:p w14:paraId="46AFE01F" w14:textId="0BD46FE6" w:rsidR="00253860" w:rsidRPr="00E91A1A" w:rsidRDefault="00ED1142" w:rsidP="00253860">
      <w:r>
        <w:rPr>
          <w:b/>
        </w:rPr>
        <w:t>Algae/</w:t>
      </w:r>
      <w:r w:rsidR="00253860" w:rsidRPr="00F2794E">
        <w:rPr>
          <w:b/>
        </w:rPr>
        <w:t>Phytoplankton:</w:t>
      </w:r>
      <w:r w:rsidR="00253860">
        <w:t xml:space="preserve"> To supplement routine monitoring of phytoplankton communities at all FRP sites, and to better differentiate between the sources of phytoplankton in the water column, we intensively sampled a wide variety of habitats at one site (Liberty Island).</w:t>
      </w:r>
      <w:r w:rsidR="00253860" w:rsidRPr="00253860">
        <w:t xml:space="preserve"> </w:t>
      </w:r>
      <w:r w:rsidR="00253860">
        <w:t xml:space="preserve">Collection methods were be based on standard benthic algae methods developed by the California State Water Resources Control Board Surface Water Ambient Monitoring Program </w:t>
      </w:r>
      <w:r w:rsidR="00253860">
        <w:fldChar w:fldCharType="begin"/>
      </w:r>
      <w:r w:rsidR="00253860">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rsidR="00253860">
        <w:fldChar w:fldCharType="separate"/>
      </w:r>
      <w:r w:rsidR="00253860">
        <w:rPr>
          <w:noProof/>
        </w:rPr>
        <w:t>(Ode et al. 2016)</w:t>
      </w:r>
      <w:r w:rsidR="00253860">
        <w:fldChar w:fldCharType="end"/>
      </w:r>
      <w:r w:rsidR="00253860">
        <w:t xml:space="preserve">.  At Liberty Island, we collected algae from four microhabitats within the wetland (also </w:t>
      </w:r>
      <w:commentRangeStart w:id="87"/>
      <w:r w:rsidR="00253860">
        <w:t xml:space="preserve">see </w:t>
      </w:r>
      <w:r w:rsidR="00253860">
        <w:fldChar w:fldCharType="begin"/>
      </w:r>
      <w:r w:rsidR="00253860">
        <w:instrText xml:space="preserve"> REF _Ref514673417 \h </w:instrText>
      </w:r>
      <w:r w:rsidR="00253860">
        <w:fldChar w:fldCharType="separate"/>
      </w:r>
      <w:r w:rsidR="00253860">
        <w:t xml:space="preserve">Table </w:t>
      </w:r>
      <w:r w:rsidR="00253860">
        <w:rPr>
          <w:noProof/>
        </w:rPr>
        <w:t>2</w:t>
      </w:r>
      <w:r w:rsidR="00253860">
        <w:fldChar w:fldCharType="end"/>
      </w:r>
      <w:commentRangeEnd w:id="87"/>
      <w:r w:rsidR="00253860">
        <w:rPr>
          <w:rStyle w:val="CommentReference"/>
        </w:rPr>
        <w:commentReference w:id="87"/>
      </w:r>
      <w:r w:rsidR="00253860">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517C87BA" w:rsidR="00253860" w:rsidRDefault="00253860" w:rsidP="00253860">
      <w:r>
        <w:t xml:space="preserve">All samples will b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88" w:name="_Toc415212245"/>
      <w:bookmarkStart w:id="89" w:name="_Toc433352594"/>
      <w:bookmarkStart w:id="90" w:name="_Toc536509203"/>
      <w:r w:rsidRPr="00E170EA">
        <w:t>Analysis</w:t>
      </w:r>
      <w:bookmarkEnd w:id="88"/>
      <w:bookmarkEnd w:id="89"/>
      <w:bookmarkEnd w:id="90"/>
    </w:p>
    <w:p w14:paraId="0B7B0F61" w14:textId="1BD0D5AE" w:rsidR="00ED1142" w:rsidRDefault="00ED1142" w:rsidP="00ED1142">
      <w:bookmarkStart w:id="91" w:name="_Toc536509204"/>
      <w:r w:rsidRPr="003A05E1">
        <w:rPr>
          <w:b/>
        </w:rPr>
        <w:t>Algae:</w:t>
      </w:r>
      <w:r>
        <w:t xml:space="preserve"> We compared the community composition of algae samples from different habitat types with Per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indicspecies </w:t>
      </w:r>
      <w:r>
        <w:fldChar w:fldCharType="begin"/>
      </w:r>
      <w:r>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CRAN&lt;/publisher&gt;&lt;urls&gt;&lt;related-urls&gt;&lt;url&gt;https://cran.r-project.org/package=indicspecies&lt;/url&gt;&lt;/related-urls&gt;&lt;/urls&gt;&lt;/record&gt;&lt;/Cite&gt;&lt;/EndNote&gt;</w:instrText>
      </w:r>
      <w:r>
        <w:fldChar w:fldCharType="separate"/>
      </w:r>
      <w:r>
        <w:rPr>
          <w:noProof/>
        </w:rPr>
        <w:t>(Cáceres and Jansen 2016)</w:t>
      </w:r>
      <w:r>
        <w:fldChar w:fldCharType="end"/>
      </w:r>
      <w:r>
        <w:t>.</w:t>
      </w:r>
    </w:p>
    <w:p w14:paraId="0B09B1F7" w14:textId="77777777" w:rsidR="00ED1142" w:rsidRDefault="00ED1142" w:rsidP="00ED1142">
      <w:r>
        <w:t xml:space="preserve">We expect to observe significantly different communities exiting the wetland than are observed in the exterior channel, and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w:t>
      </w:r>
    </w:p>
    <w:p w14:paraId="6F842E58" w14:textId="77777777" w:rsidR="00ED1142" w:rsidRDefault="00ED1142" w:rsidP="00AE09A7">
      <w:pPr>
        <w:pStyle w:val="Heading2"/>
      </w:pPr>
    </w:p>
    <w:p w14:paraId="4C20BC13" w14:textId="183C56FC" w:rsidR="00C0435E" w:rsidRDefault="00AE09A7" w:rsidP="00AE09A7">
      <w:pPr>
        <w:pStyle w:val="Heading2"/>
      </w:pPr>
      <w:r>
        <w:t>Results</w:t>
      </w:r>
      <w:bookmarkEnd w:id="91"/>
    </w:p>
    <w:p w14:paraId="5DE1B612" w14:textId="3712B70B" w:rsidR="00F4333E" w:rsidRDefault="00F4333E" w:rsidP="00F4333E"/>
    <w:p w14:paraId="6404E70D" w14:textId="77F05614"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In particular, pelagic samples had more Microcystis, benthic samples had more Oscillatoria, and </w:t>
      </w:r>
      <w:r w:rsidR="001D7151">
        <w:t>filamentous</w:t>
      </w:r>
      <w:r w:rsidR="0013218D">
        <w:t xml:space="preserve"> algae had more Oedogonium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however the sample sizes were relatively small. There were surprisingly few taxa pulled out as indicator species. Only three taxa were indicated as being associated with open water, and one species with benthic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p>
    <w:p w14:paraId="5BA55110" w14:textId="654169E7" w:rsidR="0013218D" w:rsidRDefault="0013218D" w:rsidP="0013218D">
      <w:pPr>
        <w:pStyle w:val="Caption"/>
        <w:keepNext/>
      </w:pPr>
      <w:bookmarkStart w:id="92" w:name="_Ref11409989"/>
      <w:r>
        <w:rPr>
          <w:rStyle w:val="CommentReference"/>
          <w:b w:val="0"/>
          <w:bCs w:val="0"/>
          <w:smallCaps w:val="0"/>
          <w:color w:val="auto"/>
        </w:rPr>
        <w:lastRenderedPageBreak/>
        <w:commentReference w:id="93"/>
      </w:r>
      <w:r w:rsidR="001D7151" w:rsidRPr="001D7151">
        <w:rPr>
          <w:b w:val="0"/>
          <w:bCs w:val="0"/>
          <w:smallCaps w:val="0"/>
        </w:rPr>
        <w:t xml:space="preserve"> </w:t>
      </w:r>
      <w:r w:rsidR="001D7151"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94" w:name="_Ref11410463"/>
      <w:r>
        <w:t xml:space="preserve">Figure </w:t>
      </w:r>
      <w:fldSimple w:instr=" SEQ Figure \* ARABIC ">
        <w:r>
          <w:rPr>
            <w:noProof/>
          </w:rPr>
          <w:t>24</w:t>
        </w:r>
      </w:fldSimple>
      <w:bookmarkEnd w:id="94"/>
      <w:r>
        <w:t xml:space="preserve"> - community composition of algal samples from different microhabitats in Liberty Island.</w:t>
      </w:r>
    </w:p>
    <w:p w14:paraId="0818C637" w14:textId="48C54F79" w:rsidR="00F4333E" w:rsidRDefault="00F4333E" w:rsidP="00F4333E">
      <w:pPr>
        <w:pStyle w:val="Caption"/>
        <w:keepNext/>
      </w:pPr>
      <w:r>
        <w:t xml:space="preserve">Table </w:t>
      </w:r>
      <w:fldSimple w:instr=" SEQ Table \* ARABIC ">
        <w:r>
          <w:rPr>
            <w:noProof/>
          </w:rPr>
          <w:t>16</w:t>
        </w:r>
      </w:fldSimple>
      <w:bookmarkEnd w:id="92"/>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 </w:t>
            </w:r>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F.Model</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R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Pr(&gt;F)</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F4333E">
            <w:pPr>
              <w:spacing w:after="0" w:line="240" w:lineRule="auto"/>
              <w:jc w:val="right"/>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F4333E">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F4333E">
            <w:pPr>
              <w:spacing w:after="0" w:line="240" w:lineRule="auto"/>
              <w:rPr>
                <w:rFonts w:ascii="Times New Roman" w:eastAsia="Times New Roman" w:hAnsi="Times New Roman" w:cs="Times New Roman"/>
                <w:sz w:val="20"/>
                <w:szCs w:val="20"/>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lastRenderedPageBreak/>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1386EFD6" w:rsidR="00ED1142" w:rsidRDefault="000412DF" w:rsidP="000412DF">
      <w:pPr>
        <w:pStyle w:val="Caption"/>
      </w:pPr>
      <w:bookmarkStart w:id="95" w:name="_Ref11410122"/>
      <w:r>
        <w:t xml:space="preserve">Figure </w:t>
      </w:r>
      <w:fldSimple w:instr=" SEQ Figure \* ARABIC ">
        <w:r w:rsidR="0013218D">
          <w:rPr>
            <w:noProof/>
          </w:rPr>
          <w:t>25</w:t>
        </w:r>
      </w:fldSimple>
      <w:bookmarkEnd w:id="95"/>
      <w:r>
        <w:t xml:space="preserve"> – NMDS plot of algal samples taken from different habitat types at Liberty Island. The sample labled “other” is a sample of </w:t>
      </w:r>
      <w:r w:rsidR="00F4333E">
        <w:t>filamentous</w:t>
      </w:r>
      <w:r>
        <w:t xml:space="preserve"> algae.</w:t>
      </w:r>
    </w:p>
    <w:p w14:paraId="21B18FCF" w14:textId="3B4DFA0B" w:rsidR="00F4333E" w:rsidRDefault="00F4333E" w:rsidP="00F4333E">
      <w:pPr>
        <w:pStyle w:val="Caption"/>
        <w:keepNext/>
      </w:pPr>
      <w:bookmarkStart w:id="96" w:name="_Ref11410553"/>
      <w:r>
        <w:t xml:space="preserve">Table </w:t>
      </w:r>
      <w:fldSimple w:instr=" SEQ Table \* ARABIC ">
        <w:r>
          <w:rPr>
            <w:noProof/>
          </w:rPr>
          <w:t>17</w:t>
        </w:r>
      </w:fldSimple>
      <w:bookmarkEnd w:id="96"/>
      <w:r>
        <w:t xml:space="preserve"> - Multilevel pattern analysis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B06AD8">
        <w:trPr>
          <w:trHeight w:val="288"/>
        </w:trPr>
        <w:tc>
          <w:tcPr>
            <w:tcW w:w="3043" w:type="dxa"/>
            <w:tcBorders>
              <w:top w:val="single" w:sz="4" w:space="0" w:color="auto"/>
              <w:left w:val="nil"/>
              <w:bottom w:val="nil"/>
              <w:right w:val="nil"/>
            </w:tcBorders>
            <w:shd w:val="clear" w:color="000000" w:fill="E7E6E6"/>
            <w:noWrap/>
            <w:vAlign w:val="bottom"/>
            <w:hideMark/>
          </w:tcPr>
          <w:p w14:paraId="33E6CEF8" w14:textId="33EFC620"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Pelagic</w:t>
            </w:r>
          </w:p>
        </w:tc>
        <w:tc>
          <w:tcPr>
            <w:tcW w:w="960" w:type="dxa"/>
            <w:tcBorders>
              <w:top w:val="single" w:sz="4" w:space="0" w:color="auto"/>
              <w:left w:val="nil"/>
              <w:bottom w:val="nil"/>
              <w:right w:val="nil"/>
            </w:tcBorders>
            <w:shd w:val="clear" w:color="000000" w:fill="E7E6E6"/>
            <w:noWrap/>
            <w:vAlign w:val="bottom"/>
            <w:hideMark/>
          </w:tcPr>
          <w:p w14:paraId="389EC09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D4FE33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CCC4D7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1C431438" w14:textId="77777777" w:rsidTr="00F4333E">
        <w:trPr>
          <w:trHeight w:val="288"/>
        </w:trPr>
        <w:tc>
          <w:tcPr>
            <w:tcW w:w="3043" w:type="dxa"/>
            <w:tcBorders>
              <w:top w:val="single" w:sz="4" w:space="0" w:color="auto"/>
              <w:left w:val="nil"/>
              <w:right w:val="nil"/>
            </w:tcBorders>
            <w:shd w:val="clear" w:color="auto" w:fill="auto"/>
            <w:noWrap/>
            <w:vAlign w:val="bottom"/>
            <w:hideMark/>
          </w:tcPr>
          <w:p w14:paraId="20B7091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right w:val="nil"/>
            </w:tcBorders>
            <w:shd w:val="clear" w:color="auto" w:fill="auto"/>
            <w:noWrap/>
            <w:vAlign w:val="bottom"/>
            <w:hideMark/>
          </w:tcPr>
          <w:p w14:paraId="28E4E4E4"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right w:val="nil"/>
            </w:tcBorders>
            <w:shd w:val="clear" w:color="auto" w:fill="auto"/>
            <w:noWrap/>
            <w:vAlign w:val="bottom"/>
            <w:hideMark/>
          </w:tcPr>
          <w:p w14:paraId="702DCC60"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p.value</w:t>
            </w:r>
          </w:p>
        </w:tc>
        <w:tc>
          <w:tcPr>
            <w:tcW w:w="960" w:type="dxa"/>
            <w:tcBorders>
              <w:top w:val="single" w:sz="4" w:space="0" w:color="auto"/>
              <w:left w:val="nil"/>
              <w:right w:val="nil"/>
            </w:tcBorders>
            <w:shd w:val="clear" w:color="auto" w:fill="auto"/>
            <w:noWrap/>
            <w:vAlign w:val="bottom"/>
            <w:hideMark/>
          </w:tcPr>
          <w:p w14:paraId="28067F01"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BEB92D7" w14:textId="77777777" w:rsidTr="00F4333E">
        <w:trPr>
          <w:trHeight w:val="288"/>
        </w:trPr>
        <w:tc>
          <w:tcPr>
            <w:tcW w:w="3043" w:type="dxa"/>
            <w:tcBorders>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0A1B22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3308F1D4" w14:textId="17151D5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835089"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51E0CCAD" w:rsidR="00F4333E" w:rsidRPr="00835089" w:rsidRDefault="00F4333E" w:rsidP="00B06AD8">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Benth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6BE2581" w14:textId="77777777" w:rsidTr="00B06AD8">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p.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7CD830E8" w14:textId="77777777" w:rsidTr="00B06AD8">
        <w:trPr>
          <w:trHeight w:val="288"/>
        </w:trPr>
        <w:tc>
          <w:tcPr>
            <w:tcW w:w="3043" w:type="dxa"/>
            <w:tcBorders>
              <w:top w:val="nil"/>
              <w:left w:val="nil"/>
              <w:bottom w:val="single" w:sz="4" w:space="0" w:color="auto"/>
              <w:right w:val="nil"/>
            </w:tcBorders>
            <w:shd w:val="clear" w:color="auto" w:fill="auto"/>
            <w:noWrap/>
            <w:vAlign w:val="center"/>
            <w:hideMark/>
          </w:tcPr>
          <w:p w14:paraId="1783BB08" w14:textId="2BA1FA70" w:rsidR="00F4333E" w:rsidRPr="00F4333E" w:rsidRDefault="00F4333E" w:rsidP="00B06AD8">
            <w:pPr>
              <w:spacing w:after="0" w:line="240" w:lineRule="auto"/>
              <w:rPr>
                <w:rFonts w:ascii="Lucida Console" w:eastAsia="Times New Roman" w:hAnsi="Lucida Console" w:cs="Calibri"/>
                <w:i/>
                <w:color w:val="000000"/>
                <w:sz w:val="20"/>
                <w:szCs w:val="20"/>
              </w:rPr>
            </w:pPr>
            <w:r w:rsidRPr="00F4333E">
              <w:rPr>
                <w:rFonts w:ascii="Lucida Console" w:eastAsia="Times New Roman" w:hAnsi="Lucida Console" w:cs="Calibri"/>
                <w:i/>
                <w:color w:val="000000"/>
                <w:sz w:val="20"/>
                <w:szCs w:val="20"/>
              </w:rPr>
              <w:lastRenderedPageBreak/>
              <w:t>Diploneis</w:t>
            </w:r>
          </w:p>
        </w:tc>
        <w:tc>
          <w:tcPr>
            <w:tcW w:w="960" w:type="dxa"/>
            <w:tcBorders>
              <w:top w:val="nil"/>
              <w:left w:val="nil"/>
              <w:bottom w:val="single" w:sz="4" w:space="0" w:color="auto"/>
              <w:right w:val="nil"/>
            </w:tcBorders>
            <w:shd w:val="clear" w:color="auto" w:fill="auto"/>
            <w:noWrap/>
            <w:vAlign w:val="bottom"/>
            <w:hideMark/>
          </w:tcPr>
          <w:p w14:paraId="33AAEAF6" w14:textId="368A71C1" w:rsidR="00F4333E" w:rsidRPr="00835089" w:rsidRDefault="00F4333E"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766</w:t>
            </w:r>
          </w:p>
        </w:tc>
        <w:tc>
          <w:tcPr>
            <w:tcW w:w="960" w:type="dxa"/>
            <w:tcBorders>
              <w:top w:val="nil"/>
              <w:left w:val="nil"/>
              <w:bottom w:val="single" w:sz="4" w:space="0" w:color="auto"/>
              <w:right w:val="nil"/>
            </w:tcBorders>
            <w:shd w:val="clear" w:color="auto" w:fill="auto"/>
            <w:noWrap/>
            <w:vAlign w:val="bottom"/>
            <w:hideMark/>
          </w:tcPr>
          <w:p w14:paraId="3F04BD07" w14:textId="73369463" w:rsidR="00F4333E" w:rsidRPr="00835089" w:rsidRDefault="00F4333E"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5</w:t>
            </w:r>
          </w:p>
        </w:tc>
        <w:tc>
          <w:tcPr>
            <w:tcW w:w="960" w:type="dxa"/>
            <w:tcBorders>
              <w:top w:val="nil"/>
              <w:left w:val="nil"/>
              <w:bottom w:val="single" w:sz="4" w:space="0" w:color="auto"/>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97" w:name="_Toc536509205"/>
      <w:r>
        <w:t>Discussion</w:t>
      </w:r>
      <w:bookmarkEnd w:id="97"/>
    </w:p>
    <w:p w14:paraId="014CBA94" w14:textId="779E8273" w:rsidR="0013218D" w:rsidRDefault="0013218D" w:rsidP="0013218D"/>
    <w:p w14:paraId="16FF68F2" w14:textId="68C27C50" w:rsidR="0013218D" w:rsidRPr="0013218D" w:rsidRDefault="00AC17D9" w:rsidP="0013218D">
      <w:r>
        <w:t xml:space="preserve">We found some differences between algal communities in different habitat types, but small sample sizes may be confounding our results. </w:t>
      </w:r>
      <w:r w:rsidR="006941B4">
        <w:t xml:space="preserve">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 There were also few species identified as “indicators” for particular microhabitats. </w:t>
      </w:r>
    </w:p>
    <w:p w14:paraId="2BD1871F" w14:textId="4C3BD64C" w:rsidR="00C0435E"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oern and Dufford 2005)</w:t>
      </w:r>
      <w:r>
        <w:rPr>
          <w:rFonts w:ascii="Times New Roman" w:hAnsi="Times New Roman" w:cs="Times New Roman"/>
          <w:sz w:val="24"/>
          <w:szCs w:val="24"/>
        </w:rPr>
        <w:fldChar w:fldCharType="end"/>
      </w:r>
    </w:p>
    <w:p w14:paraId="2E990BDC" w14:textId="7F372BE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oern&lt;/Author&gt;&lt;Year&gt;2008&lt;/Year&gt;&lt;RecNum&gt;1613&lt;/RecNum&gt;&lt;DisplayText&gt;(Cloern and Jassby 2008)&lt;/DisplayText&gt;&lt;record&gt;&lt;rec-number&gt;1613&lt;/rec-number&gt;&lt;foreign-keys&gt;&lt;key app="EN" db-id="std9wdt06dea0ber50cpepe0azprxd52vwpp" timestamp="1558711527"&gt;1613&lt;/key&gt;&lt;key app="ENWeb" db-id=""&gt;0&lt;/key&gt;&lt;/foreign-keys&gt;&lt;ref-type name="Journal Article"&gt;17&lt;/ref-type&gt;&lt;contributors&gt;&lt;authors&gt;&lt;author&gt;Cloern, James E.&lt;/author&gt;&lt;author&gt;Jassby, Alan D.&lt;/author&gt;&lt;/authors&gt;&lt;/contributors&gt;&lt;titles&gt;&lt;title&gt;Complex seasonal patterns of primary producers at the land–sea interface&lt;/title&gt;&lt;secondary-title&gt;Ecology Letters&lt;/secondary-title&gt;&lt;/titles&gt;&lt;periodical&gt;&lt;full-title&gt;Ecology Letters&lt;/full-title&gt;&lt;/periodical&gt;&lt;pages&gt;1294-1303&lt;/pages&gt;&lt;volume&gt;11&lt;/volume&gt;&lt;number&gt;12&lt;/number&gt;&lt;keywords&gt;&lt;keyword&gt;Coastal ecosystems&lt;/keyword&gt;&lt;keyword&gt;estuaries&lt;/keyword&gt;&lt;keyword&gt;global change&lt;/keyword&gt;&lt;keyword&gt;phenology&lt;/keyword&gt;&lt;keyword&gt;phytoplankton&lt;/keyword&gt;&lt;keyword&gt;primary producers&lt;/keyword&gt;&lt;keyword&gt;seasonal patterns&lt;/keyword&gt;&lt;/keywords&gt;&lt;dates&gt;&lt;year&gt;2008&lt;/year&gt;&lt;/dates&gt;&lt;publisher&gt;Blackwell Publishing Ltd&lt;/publisher&gt;&lt;isbn&gt;1461-0248&lt;/isbn&gt;&lt;urls&gt;&lt;related-urls&gt;&lt;url&gt;http://dx.doi.org/10.1111/j.1461-0248.2008.01244.x&lt;/url&gt;&lt;/related-urls&gt;&lt;/urls&gt;&lt;electronic-resource-num&gt;10.1111/j.1461-0248.2008.01244.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oern and Jassby 2008)</w:t>
      </w:r>
      <w:r>
        <w:rPr>
          <w:rFonts w:ascii="Times New Roman" w:hAnsi="Times New Roman" w:cs="Times New Roman"/>
          <w:sz w:val="24"/>
          <w:szCs w:val="24"/>
        </w:rPr>
        <w:fldChar w:fldCharType="end"/>
      </w:r>
    </w:p>
    <w:p w14:paraId="029C01B5" w14:textId="27017246" w:rsidR="00B06AD8" w:rsidRDefault="00B06AD8" w:rsidP="00DE5C1D">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ssby&lt;/Author&gt;&lt;Year&gt;2008&lt;/Year&gt;&lt;RecNum&gt;2495&lt;/RecNum&gt;&lt;DisplayText&gt;(Jassby 2008)&lt;/DisplayText&gt;&lt;record&gt;&lt;rec-number&gt;2495&lt;/rec-number&gt;&lt;foreign-keys&gt;&lt;key app="EN" db-id="std9wdt06dea0ber50cpepe0azprxd52vwpp" timestamp="1558713199"&gt;2495&lt;/key&gt;&lt;key app="ENWeb" db-id=""&gt;0&lt;/key&gt;&lt;/foreign-keys&gt;&lt;ref-type name="Journal Article"&gt;17&lt;/ref-type&gt;&lt;contributors&gt;&lt;authors&gt;&lt;author&gt;Jassby, A.&lt;/author&gt;&lt;/authors&gt;&lt;/contributors&gt;&lt;titles&gt;&lt;title&gt;Phytoplankton in the upper San Francisco Estuary: recent biomass trends, their causes and their trophic significance&lt;/title&gt;&lt;secondary-title&gt;San Francisco Estuary and Watershed Science&lt;/secondary-title&gt;&lt;/titles&gt;&lt;periodical&gt;&lt;full-title&gt;San Francisco Estuary and Watershed Science&lt;/full-title&gt;&lt;/periodical&gt;&lt;pages&gt;24 pages&lt;/pages&gt;&lt;volume&gt;6&lt;/volume&gt;&lt;number&gt;1&lt;/number&gt;&lt;dates&gt;&lt;year&gt;200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ssby 2008)</w:t>
      </w:r>
      <w:r>
        <w:rPr>
          <w:rFonts w:ascii="Times New Roman" w:hAnsi="Times New Roman" w:cs="Times New Roman"/>
          <w:sz w:val="24"/>
          <w:szCs w:val="24"/>
        </w:rPr>
        <w:fldChar w:fldCharType="end"/>
      </w:r>
      <w:bookmarkStart w:id="98" w:name="_GoBack"/>
      <w:bookmarkEnd w:id="98"/>
    </w:p>
    <w:p w14:paraId="6324E314" w14:textId="77AA6AD2" w:rsidR="00A27634" w:rsidRPr="00E170EA" w:rsidRDefault="00E170EA" w:rsidP="00E170EA">
      <w:pPr>
        <w:pStyle w:val="Heading1"/>
        <w:spacing w:before="0"/>
      </w:pPr>
      <w:bookmarkStart w:id="99" w:name="_Toc536509206"/>
      <w:commentRangeStart w:id="100"/>
      <w:r w:rsidRPr="00E170EA">
        <w:t>Endangered Species Act Take</w:t>
      </w:r>
      <w:commentRangeEnd w:id="100"/>
      <w:r w:rsidR="002C06F6">
        <w:rPr>
          <w:rStyle w:val="CommentReference"/>
          <w:rFonts w:asciiTheme="minorHAnsi" w:eastAsiaTheme="minorEastAsia" w:hAnsiTheme="minorHAnsi" w:cstheme="minorBidi"/>
          <w:b/>
          <w:bCs/>
          <w:color w:val="auto"/>
        </w:rPr>
        <w:commentReference w:id="100"/>
      </w:r>
      <w:bookmarkEnd w:id="99"/>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juv)</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juv)</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1" w:name="_Toc433352595"/>
      <w:bookmarkStart w:id="102" w:name="_Toc536509207"/>
      <w:r w:rsidRPr="008414E0">
        <w:t xml:space="preserve">Data </w:t>
      </w:r>
      <w:bookmarkEnd w:id="101"/>
      <w:r w:rsidR="00360460">
        <w:t>Management and Distribution</w:t>
      </w:r>
      <w:bookmarkEnd w:id="102"/>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w:t>
      </w:r>
      <w:r w:rsidRPr="00C63028">
        <w:rPr>
          <w:rFonts w:ascii="Times New Roman" w:hAnsi="Times New Roman" w:cs="Times New Roman"/>
          <w:sz w:val="24"/>
          <w:szCs w:val="24"/>
        </w:rPr>
        <w:lastRenderedPageBreak/>
        <w:t xml:space="preserve">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47E1CE12"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r w:rsidR="006941B4">
        <w:rPr>
          <w:rFonts w:ascii="Times New Roman" w:hAnsi="Times New Roman" w:cs="Times New Roman"/>
          <w:sz w:val="24"/>
          <w:szCs w:val="24"/>
        </w:rPr>
        <w:t>public</w:t>
      </w:r>
      <w:r w:rsidR="006941B4" w:rsidRPr="00C63028">
        <w:rPr>
          <w:rFonts w:ascii="Times New Roman" w:hAnsi="Times New Roman" w:cs="Times New Roman"/>
          <w:sz w:val="24"/>
          <w:szCs w:val="24"/>
        </w:rPr>
        <w:t>ly</w:t>
      </w:r>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3" w:name="_Toc536509208"/>
      <w:r w:rsidRPr="00E170EA">
        <w:t>Reports</w:t>
      </w:r>
      <w:bookmarkEnd w:id="103"/>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4" w:name="_Toc536509209"/>
      <w:r w:rsidRPr="00E170EA">
        <w:t>Publications and Conferences</w:t>
      </w:r>
      <w:bookmarkEnd w:id="104"/>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5" w:name="_Toc433352596"/>
      <w:r>
        <w:br w:type="page"/>
      </w:r>
    </w:p>
    <w:p w14:paraId="495BD4DC" w14:textId="0284CCE3" w:rsidR="00C0435E" w:rsidRDefault="00A27634" w:rsidP="006A0C1B">
      <w:pPr>
        <w:pStyle w:val="Heading1"/>
      </w:pPr>
      <w:bookmarkStart w:id="106" w:name="_Toc536509210"/>
      <w:r w:rsidRPr="008414E0">
        <w:lastRenderedPageBreak/>
        <w:t>References</w:t>
      </w:r>
      <w:bookmarkEnd w:id="105"/>
      <w:bookmarkEnd w:id="106"/>
    </w:p>
    <w:p w14:paraId="4E1E6F79" w14:textId="77777777" w:rsidR="00B06AD8" w:rsidRPr="00B06AD8" w:rsidRDefault="00C0435E" w:rsidP="00B06AD8">
      <w:pPr>
        <w:pStyle w:val="EndNoteBibliography"/>
        <w:spacing w:after="0"/>
        <w:ind w:left="720" w:hanging="720"/>
      </w:pPr>
      <w:r>
        <w:fldChar w:fldCharType="begin"/>
      </w:r>
      <w:r>
        <w:instrText xml:space="preserve"> ADDIN EN.REFLIST </w:instrText>
      </w:r>
      <w:r>
        <w:fldChar w:fldCharType="separate"/>
      </w:r>
      <w:r w:rsidR="00B06AD8" w:rsidRPr="00B06AD8">
        <w:t>Ahearn, D. S., J. H. Viers, J. F. Mount, and R. A. Dahlgren. 2006. Priming the productivity pump: flood pulse driven trends in suspended algal biomass distribution across a restored floodplain. Freshwater Biology 51:1417-1433.</w:t>
      </w:r>
    </w:p>
    <w:p w14:paraId="45A1DAC6" w14:textId="77777777" w:rsidR="00B06AD8" w:rsidRPr="00B06AD8" w:rsidRDefault="00B06AD8" w:rsidP="00B06AD8">
      <w:pPr>
        <w:pStyle w:val="EndNoteBibliography"/>
        <w:spacing w:after="0"/>
        <w:ind w:left="720" w:hanging="720"/>
      </w:pPr>
      <w:r w:rsidRPr="00B06AD8">
        <w:t>American Public Health Association (APHA). 2017. Standard methods for the examination of water and wastewater, 23 edition. American Public Health Association, American Water Works Association, and Water Environment Federation.</w:t>
      </w:r>
    </w:p>
    <w:p w14:paraId="18AACB61" w14:textId="77777777" w:rsidR="00B06AD8" w:rsidRPr="00B06AD8" w:rsidRDefault="00B06AD8" w:rsidP="00B06AD8">
      <w:pPr>
        <w:pStyle w:val="EndNoteBibliography"/>
        <w:spacing w:after="0"/>
        <w:ind w:left="720" w:hanging="720"/>
      </w:pPr>
      <w:r w:rsidRPr="00B06AD8">
        <w:t>Baxter, R., and coauthors. 2015. An updated conceptual model for Delta Smelt: our evolving understanding of an estuarine fish. Interagency Ecological Program, Sacramento, CA.</w:t>
      </w:r>
    </w:p>
    <w:p w14:paraId="213B6C5F" w14:textId="77777777" w:rsidR="00B06AD8" w:rsidRPr="00B06AD8" w:rsidRDefault="00B06AD8" w:rsidP="00B06AD8">
      <w:pPr>
        <w:pStyle w:val="EndNoteBibliography"/>
        <w:spacing w:after="0"/>
        <w:ind w:left="720" w:hanging="720"/>
      </w:pPr>
      <w:r w:rsidRPr="00B06AD8">
        <w:t>Bollens, S. M., J. Breckenridge, J. R. Cordell, C. Simenstad, and O. Kalata. 2014. Zooplankton of tidal marsh channels in relation to environmental variables in the upper San Francisco Estuary. Aquatic Biology 21:205-219.</w:t>
      </w:r>
    </w:p>
    <w:p w14:paraId="6109E30D" w14:textId="77777777" w:rsidR="00B06AD8" w:rsidRPr="00B06AD8" w:rsidRDefault="00B06AD8" w:rsidP="00B06AD8">
      <w:pPr>
        <w:pStyle w:val="EndNoteBibliography"/>
        <w:spacing w:after="0"/>
        <w:ind w:left="720" w:hanging="720"/>
      </w:pPr>
      <w:r w:rsidRPr="00B06AD8">
        <w:t>Bottom, D. L., and coauthors. 2011. Estuarine habitat and juvenile salmon: current and historical linkages in the Lower Columbia River and Estuary. Northwest Fisheries Science Center, U.S. National Marine Fisheries Service, National Oceanic and Atmospheric Administration, Seattle, WA.</w:t>
      </w:r>
    </w:p>
    <w:p w14:paraId="49C0F6E1" w14:textId="77777777" w:rsidR="00B06AD8" w:rsidRPr="00B06AD8" w:rsidRDefault="00B06AD8" w:rsidP="00B06AD8">
      <w:pPr>
        <w:pStyle w:val="EndNoteBibliography"/>
        <w:spacing w:after="0"/>
        <w:ind w:left="720" w:hanging="720"/>
      </w:pPr>
      <w:r w:rsidRPr="00B06AD8">
        <w:t>Bouley, P., and W. J. Kimmerer. 2006. Ecology of a highly abundant, introduced cyclopoid copepod in a temperate estuary. Marine Ecology Progress Series 324:219-228.</w:t>
      </w:r>
    </w:p>
    <w:p w14:paraId="4A62AD14" w14:textId="77777777" w:rsidR="00B06AD8" w:rsidRPr="00B06AD8" w:rsidRDefault="00B06AD8" w:rsidP="00B06AD8">
      <w:pPr>
        <w:pStyle w:val="EndNoteBibliography"/>
        <w:spacing w:after="0"/>
        <w:ind w:left="720" w:hanging="720"/>
      </w:pPr>
      <w:r w:rsidRPr="00B06AD8">
        <w:t>Brandes, P. L., and J. S. McLain. 2000. Juvenile Chinook salmon abundance, distribution, and survival in the Sacramento-San Joaquin Estuary. Citeseer.</w:t>
      </w:r>
    </w:p>
    <w:p w14:paraId="454A2483" w14:textId="77777777" w:rsidR="00B06AD8" w:rsidRPr="00B06AD8" w:rsidRDefault="00B06AD8" w:rsidP="00B06AD8">
      <w:pPr>
        <w:pStyle w:val="EndNoteBibliography"/>
        <w:spacing w:after="0"/>
        <w:ind w:left="720" w:hanging="720"/>
      </w:pPr>
      <w:r w:rsidRPr="00B06AD8">
        <w:t>Brown, L. R., and coauthors. 2014. Synthesis of studies in the fall low salinity zone of the San Francisco Estuary, September-December 2011. U.S. Department of the Interior, U.S. Geological Survey, Sacramento, CA.</w:t>
      </w:r>
    </w:p>
    <w:p w14:paraId="42FC5A63" w14:textId="77777777" w:rsidR="00B06AD8" w:rsidRPr="00B06AD8" w:rsidRDefault="00B06AD8" w:rsidP="00B06AD8">
      <w:pPr>
        <w:pStyle w:val="EndNoteBibliography"/>
        <w:spacing w:after="0"/>
        <w:ind w:left="720" w:hanging="720"/>
      </w:pPr>
      <w:r w:rsidRPr="00B06AD8">
        <w:t>Brown, L. R., W. Kimmerer, J. L. Conrad, S. Lesmeister, and A. Mueller–Solger. 2016. Food webs of the Delta, Suisun Bay, and Suisun Marsh: an update on current understanding and possibilities for management. San Francisco Estuary and Watershed Science 14(3).</w:t>
      </w:r>
    </w:p>
    <w:p w14:paraId="5F406B46" w14:textId="77777777" w:rsidR="00B06AD8" w:rsidRPr="00B06AD8" w:rsidRDefault="00B06AD8" w:rsidP="00B06AD8">
      <w:pPr>
        <w:pStyle w:val="EndNoteBibliography"/>
        <w:spacing w:after="0"/>
        <w:ind w:left="720" w:hanging="720"/>
      </w:pPr>
      <w:r w:rsidRPr="00B06AD8">
        <w:t>Busby, M. S., and R. A. Barnhart. 1995. Potential food sources and feeding ecology of juvenile fall chinook salmon in California's Mattole River lagoon. California Fish and Game 81(4):133-146.</w:t>
      </w:r>
    </w:p>
    <w:p w14:paraId="1892D548" w14:textId="77777777" w:rsidR="00B06AD8" w:rsidRPr="00B06AD8" w:rsidRDefault="00B06AD8" w:rsidP="00B06AD8">
      <w:pPr>
        <w:pStyle w:val="EndNoteBibliography"/>
        <w:spacing w:after="0"/>
        <w:ind w:left="720" w:hanging="720"/>
      </w:pPr>
      <w:r w:rsidRPr="00B06AD8">
        <w:t>Cáceres, M. D., and F. Jansen. 2016. Package: indicspecies. Studying the statistical relationship between species and groups of sites. CRAN.</w:t>
      </w:r>
    </w:p>
    <w:p w14:paraId="5BA7F2D8" w14:textId="77777777" w:rsidR="00B06AD8" w:rsidRPr="00B06AD8" w:rsidRDefault="00B06AD8" w:rsidP="00B06AD8">
      <w:pPr>
        <w:pStyle w:val="EndNoteBibliography"/>
        <w:spacing w:after="0"/>
        <w:ind w:left="720" w:hanging="720"/>
      </w:pPr>
      <w:r w:rsidRPr="00B06AD8">
        <w:t>Canuel, E. A., J. E. Cloern, D. B. Ringelberg, J. B. Guckert, and G. H. Rau. 1995. Molecular and Isotopic Tracers Used to Examine Sources of Organic Matter and its Incorporation Into the Food Webs of San Francisco Bay. Limnology and Oceanography 40(1):67-81.</w:t>
      </w:r>
    </w:p>
    <w:p w14:paraId="00581CB0" w14:textId="77777777" w:rsidR="00B06AD8" w:rsidRPr="00B06AD8" w:rsidRDefault="00B06AD8" w:rsidP="00B06AD8">
      <w:pPr>
        <w:pStyle w:val="EndNoteBibliography"/>
        <w:spacing w:after="0"/>
        <w:ind w:left="720" w:hanging="720"/>
      </w:pPr>
      <w:r w:rsidRPr="00B06AD8">
        <w:t>Cloern, J. E., and R. Dufford. 2005. Phytoplankton community ecology: principles applied in San Francisco Bay. Marine Ecology Progress Series 285:11-28.</w:t>
      </w:r>
    </w:p>
    <w:p w14:paraId="5CA90A5A" w14:textId="77777777" w:rsidR="00B06AD8" w:rsidRPr="00B06AD8" w:rsidRDefault="00B06AD8" w:rsidP="00B06AD8">
      <w:pPr>
        <w:pStyle w:val="EndNoteBibliography"/>
        <w:spacing w:after="0"/>
        <w:ind w:left="720" w:hanging="720"/>
      </w:pPr>
      <w:r w:rsidRPr="00B06AD8">
        <w:t>Cloern, J. E., and A. D. Jassby. 2008. Complex seasonal patterns of primary producers at the land–sea interface. Ecology Letters 11(12):1294-1303.</w:t>
      </w:r>
    </w:p>
    <w:p w14:paraId="612F5ED1" w14:textId="77777777" w:rsidR="00B06AD8" w:rsidRPr="00B06AD8" w:rsidRDefault="00B06AD8" w:rsidP="00B06AD8">
      <w:pPr>
        <w:pStyle w:val="EndNoteBibliography"/>
        <w:spacing w:after="0"/>
        <w:ind w:left="720" w:hanging="720"/>
      </w:pPr>
      <w:r w:rsidRPr="00B06AD8">
        <w:t>Contreras, D., R. Hartman, and S. Sherman. 2017. Pilot Study Phase II: Results from 2016 gear evaluation in the North Delta. California Department of Fish and Wildlife, Fish Restoration Program, Stockton, CA.</w:t>
      </w:r>
    </w:p>
    <w:p w14:paraId="39957AAE" w14:textId="77777777" w:rsidR="00B06AD8" w:rsidRPr="00B06AD8" w:rsidRDefault="00B06AD8" w:rsidP="00B06AD8">
      <w:pPr>
        <w:pStyle w:val="EndNoteBibliography"/>
        <w:spacing w:after="0"/>
        <w:ind w:left="720" w:hanging="720"/>
      </w:pPr>
      <w:r w:rsidRPr="00B06AD8">
        <w:t>Contreras, D., R. Hartman, and S. Sherman. 2018. Sampling fish and invertebrate resources in tidal wetlands of the Sacramento-San Joaquin Delta: Report on Phase III Pilot Monitoring, 2017. California Department of Fish and Wildlife, Stockton, CA.</w:t>
      </w:r>
    </w:p>
    <w:p w14:paraId="71248675" w14:textId="77777777" w:rsidR="00B06AD8" w:rsidRPr="00B06AD8" w:rsidRDefault="00B06AD8" w:rsidP="00B06AD8">
      <w:pPr>
        <w:pStyle w:val="EndNoteBibliography"/>
        <w:spacing w:after="0"/>
        <w:ind w:left="720" w:hanging="720"/>
      </w:pPr>
      <w:r w:rsidRPr="00B06AD8">
        <w:t>Contreras, D., R. Hartman, S. Sherman, A. Furler, and A. Low. 2016. Pilot study phase I: Results from 2015 gear methodology trials in the North Delta. California Department of FIsh and Wildlife, Fish Restoration Program, Stockton, CA.</w:t>
      </w:r>
    </w:p>
    <w:p w14:paraId="73C199D1" w14:textId="77777777" w:rsidR="00B06AD8" w:rsidRPr="00B06AD8" w:rsidRDefault="00B06AD8" w:rsidP="00B06AD8">
      <w:pPr>
        <w:pStyle w:val="EndNoteBibliography"/>
        <w:spacing w:after="0"/>
        <w:ind w:left="720" w:hanging="720"/>
      </w:pPr>
      <w:r w:rsidRPr="00B06AD8">
        <w:t>David, A. T., and coauthors. 2014. Foraging and Growth Potential of Juvenile Chinook Salmon after Tidal Restoration of a Large River Delta. Transactions of the American Fisheries Society 143(6):1515-1529.</w:t>
      </w:r>
    </w:p>
    <w:p w14:paraId="69A5B4BD" w14:textId="77777777" w:rsidR="00B06AD8" w:rsidRPr="00B06AD8" w:rsidRDefault="00B06AD8" w:rsidP="00B06AD8">
      <w:pPr>
        <w:pStyle w:val="EndNoteBibliography"/>
        <w:spacing w:after="0"/>
        <w:ind w:left="720" w:hanging="720"/>
      </w:pPr>
      <w:r w:rsidRPr="00B06AD8">
        <w:t>David, A. T., and coauthors. 2016. Influences of Natural and Anthropogenic Factors and Tidal Restoration on Terrestrial Arthropod Assemblages in West Coast North American Estuarine Wetlands. Estuaries and Coasts 39(5):1491-1504.</w:t>
      </w:r>
    </w:p>
    <w:p w14:paraId="424A36D3" w14:textId="77777777" w:rsidR="00B06AD8" w:rsidRPr="00B06AD8" w:rsidRDefault="00B06AD8" w:rsidP="00B06AD8">
      <w:pPr>
        <w:pStyle w:val="EndNoteBibliography"/>
        <w:spacing w:after="0"/>
        <w:ind w:left="720" w:hanging="720"/>
      </w:pPr>
      <w:r w:rsidRPr="00B06AD8">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53D151F0" w14:textId="77777777" w:rsidR="00B06AD8" w:rsidRPr="00B06AD8" w:rsidRDefault="00B06AD8" w:rsidP="00B06AD8">
      <w:pPr>
        <w:pStyle w:val="EndNoteBibliography"/>
        <w:spacing w:after="0"/>
        <w:ind w:left="720" w:hanging="720"/>
      </w:pPr>
      <w:r w:rsidRPr="00B06AD8">
        <w:t>Downing, B. D., and coauthors. 2016. Using Continuous Underway Isotope Measurements To Map Water Residence Time in Hydrodynamically Complex Tidal Environments. Environmental Science &amp; Technology 50(24):13387-13396.</w:t>
      </w:r>
    </w:p>
    <w:p w14:paraId="00704D0B" w14:textId="77777777" w:rsidR="00B06AD8" w:rsidRPr="00B06AD8" w:rsidRDefault="00B06AD8" w:rsidP="00B06AD8">
      <w:pPr>
        <w:pStyle w:val="EndNoteBibliography"/>
        <w:spacing w:after="0"/>
        <w:ind w:left="720" w:hanging="720"/>
      </w:pPr>
      <w:r w:rsidRPr="00B06AD8">
        <w:t>Duffy, E. J., D. A. Beauchamp, R. M. Sweeting, R. J. Beamish, and J. S. Brennan. 2010. Ontogenetic diet shifts of juvenile Chinook salmon in nearshore and offshore habitats of Puget Sound. Transactions of the American Fisheries Society 139(3):803-823.</w:t>
      </w:r>
    </w:p>
    <w:p w14:paraId="607FA1B8" w14:textId="77777777" w:rsidR="00B06AD8" w:rsidRPr="00B06AD8" w:rsidRDefault="00B06AD8" w:rsidP="00B06AD8">
      <w:pPr>
        <w:pStyle w:val="EndNoteBibliography"/>
        <w:spacing w:after="0"/>
        <w:ind w:left="720" w:hanging="720"/>
      </w:pPr>
      <w:r w:rsidRPr="00B06AD8">
        <w:t>Glibert, P. M., and coauthors. 2014. Major–but rare–spring blooms in 2014 in San Francisco Bay Delta, California, a result of the long-term drought, increased residence time, and altered nutrient loads and forms. Journal of Experimental Marine Biology and Ecology 460:8-18.</w:t>
      </w:r>
    </w:p>
    <w:p w14:paraId="0DFE1AC7" w14:textId="77777777" w:rsidR="00B06AD8" w:rsidRPr="00B06AD8" w:rsidRDefault="00B06AD8" w:rsidP="00B06AD8">
      <w:pPr>
        <w:pStyle w:val="EndNoteBibliography"/>
        <w:spacing w:after="0"/>
        <w:ind w:left="720" w:hanging="720"/>
      </w:pPr>
      <w:r w:rsidRPr="00B06AD8">
        <w:t>Goertler, P., K. Jones, J. Cordell, B. Schreier, and T. Sommer. 2018. Effects of Extreme Hydrologic Regimes on Juvenile Chinook Salmon Prey Resources and Diet Composition in a Large River Floodplain. Transactions of the American Fisheries Society 147(2):287-299.</w:t>
      </w:r>
    </w:p>
    <w:p w14:paraId="44D574ED" w14:textId="77777777" w:rsidR="00B06AD8" w:rsidRPr="00B06AD8" w:rsidRDefault="00B06AD8" w:rsidP="00B06AD8">
      <w:pPr>
        <w:pStyle w:val="EndNoteBibliography"/>
        <w:spacing w:after="0"/>
        <w:ind w:left="720" w:hanging="720"/>
      </w:pPr>
      <w:r w:rsidRPr="00B06AD8">
        <w:t>Grimaldo, L., F. Feyrer, J. Burns, and D. Maniscalco. 2017. Sampling Uncharted Waters: Examining Rearing Habitat of Larval Longfin Smelt (</w:t>
      </w:r>
      <w:r w:rsidRPr="00B06AD8">
        <w:rPr>
          <w:i/>
        </w:rPr>
        <w:t>Spirinchus thaleichthys</w:t>
      </w:r>
      <w:r w:rsidRPr="00B06AD8">
        <w:t>) in the Upper San Francisco Estuary. Estuaries and Coasts:1-14.</w:t>
      </w:r>
    </w:p>
    <w:p w14:paraId="4D634823" w14:textId="77777777" w:rsidR="00B06AD8" w:rsidRPr="00B06AD8" w:rsidRDefault="00B06AD8" w:rsidP="00B06AD8">
      <w:pPr>
        <w:pStyle w:val="EndNoteBibliography"/>
        <w:spacing w:after="0"/>
        <w:ind w:left="720" w:hanging="720"/>
      </w:pPr>
      <w:r w:rsidRPr="00B06AD8">
        <w:t>Hammock, B. G., R. Hartman, S. B. Slater, A. Hennessy, and S. J. Teh. 2019. Tidal Wetlands Associated with Foraging Success of Delta Smelt. Estuaries and Coasts.</w:t>
      </w:r>
    </w:p>
    <w:p w14:paraId="5C5C5A77" w14:textId="77777777" w:rsidR="00B06AD8" w:rsidRPr="00B06AD8" w:rsidRDefault="00B06AD8" w:rsidP="00B06AD8">
      <w:pPr>
        <w:pStyle w:val="EndNoteBibliography"/>
        <w:spacing w:after="0"/>
        <w:ind w:left="720" w:hanging="720"/>
      </w:pPr>
      <w:r w:rsidRPr="00B06AD8">
        <w:t>Hartman, R., L. Brown, and J. Hobbs. 2017. Food Web Conceptual Model. S. Sherman, R. Hartman, and D. Contreras, editors. Effects of Tidal Wetland Restoration on Fish: A Suite of Conceptual Models, Interagency Ecological Program Technical Report 91. Department of Water Resources, Sacramento, CA.</w:t>
      </w:r>
    </w:p>
    <w:p w14:paraId="5EDE41C8" w14:textId="77777777" w:rsidR="00B06AD8" w:rsidRPr="00B06AD8" w:rsidRDefault="00B06AD8" w:rsidP="00B06AD8">
      <w:pPr>
        <w:pStyle w:val="EndNoteBibliography"/>
        <w:spacing w:after="0"/>
        <w:ind w:left="720" w:hanging="720"/>
      </w:pPr>
      <w:r w:rsidRPr="00B06AD8">
        <w:t>Hennessy, A. 2009. Zooplankton Meta Data. IEP Bay-Delta Monitoring and Analysis Section, Department of Water Resources, Sacramento, CA.</w:t>
      </w:r>
    </w:p>
    <w:p w14:paraId="02553B10" w14:textId="77777777" w:rsidR="00B06AD8" w:rsidRPr="00B06AD8" w:rsidRDefault="00B06AD8" w:rsidP="00B06AD8">
      <w:pPr>
        <w:pStyle w:val="EndNoteBibliography"/>
        <w:spacing w:after="0"/>
        <w:ind w:left="720" w:hanging="720"/>
      </w:pPr>
      <w:r w:rsidRPr="00B06AD8">
        <w:t>Hennessy, A., and T. Enderlein. 2013. Zooplankton monitoring 2011. IEP Newsletter 26(1):23-30.</w:t>
      </w:r>
    </w:p>
    <w:p w14:paraId="747C4847" w14:textId="77777777" w:rsidR="00B06AD8" w:rsidRPr="00B06AD8" w:rsidRDefault="00B06AD8" w:rsidP="00B06AD8">
      <w:pPr>
        <w:pStyle w:val="EndNoteBibliography"/>
        <w:spacing w:after="0"/>
        <w:ind w:left="720" w:hanging="720"/>
      </w:pPr>
      <w:r w:rsidRPr="00B06AD8">
        <w:t>Herbold, B., and coauthors. 2014. The role of tidal marsh restoration in fish management in the San Francisco Estuary. San Francisco Estuary and Watershed Science 12(1).</w:t>
      </w:r>
    </w:p>
    <w:p w14:paraId="49F72D29" w14:textId="77777777" w:rsidR="00B06AD8" w:rsidRPr="00B06AD8" w:rsidRDefault="00B06AD8" w:rsidP="00B06AD8">
      <w:pPr>
        <w:pStyle w:val="EndNoteBibliography"/>
        <w:spacing w:after="0"/>
        <w:ind w:left="720" w:hanging="720"/>
      </w:pPr>
      <w:r w:rsidRPr="00B06AD8">
        <w:t>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w:t>
      </w:r>
    </w:p>
    <w:p w14:paraId="668FC7A3" w14:textId="77777777" w:rsidR="00B06AD8" w:rsidRPr="00B06AD8" w:rsidRDefault="00B06AD8" w:rsidP="00B06AD8">
      <w:pPr>
        <w:pStyle w:val="EndNoteBibliography"/>
        <w:spacing w:after="0"/>
        <w:ind w:left="720" w:hanging="720"/>
      </w:pPr>
      <w:r w:rsidRPr="00B06AD8">
        <w:t>IEP Tidal Wetland Monitoring Project Work Team (PWT). 2017. Tidal wetland monitoring framework for the upper San Francisco Estuary: Standard Operating Procedures.</w:t>
      </w:r>
    </w:p>
    <w:p w14:paraId="41E54EA1" w14:textId="77777777" w:rsidR="00B06AD8" w:rsidRPr="00B06AD8" w:rsidRDefault="00B06AD8" w:rsidP="00B06AD8">
      <w:pPr>
        <w:pStyle w:val="EndNoteBibliography"/>
        <w:spacing w:after="0"/>
        <w:ind w:left="720" w:hanging="720"/>
      </w:pPr>
      <w:r w:rsidRPr="00B06AD8">
        <w:t>Jassby, A. 2008. Phytoplankton in the upper San Francisco Estuary: recent biomass trends, their causes and their trophic significance. San Francisco Estuary and Watershed Science 6(1):24 pages.</w:t>
      </w:r>
    </w:p>
    <w:p w14:paraId="6ABAE785" w14:textId="77777777" w:rsidR="00B06AD8" w:rsidRPr="00B06AD8" w:rsidRDefault="00B06AD8" w:rsidP="00B06AD8">
      <w:pPr>
        <w:pStyle w:val="EndNoteBibliography"/>
        <w:spacing w:after="0"/>
        <w:ind w:left="720" w:hanging="720"/>
      </w:pPr>
      <w:r w:rsidRPr="00B06AD8">
        <w:t>Kimmerer, W. J. 2002. Effects of freshwater flow on abundance of estuarine organisms: physical effects or trophic linkages? Marine Ecology Progress Series 243:39-55.</w:t>
      </w:r>
    </w:p>
    <w:p w14:paraId="07FB51C6" w14:textId="77777777" w:rsidR="00B06AD8" w:rsidRPr="00B06AD8" w:rsidRDefault="00B06AD8" w:rsidP="00B06AD8">
      <w:pPr>
        <w:pStyle w:val="EndNoteBibliography"/>
        <w:spacing w:after="0"/>
        <w:ind w:left="720" w:hanging="720"/>
      </w:pPr>
      <w:r w:rsidRPr="00B06AD8">
        <w:t xml:space="preserve">Kimmerer, W. J., T. R. Ignoffo, K. R. Kayfetz, and A. M. Slaughter. 2018. Effects of freshwater flow and phytoplankton biomass on growth, reproduction, and spatial subsidies of the estuarine copepod </w:t>
      </w:r>
      <w:r w:rsidRPr="00B06AD8">
        <w:rPr>
          <w:i/>
        </w:rPr>
        <w:t>Pseudodiaptomus forbesi</w:t>
      </w:r>
      <w:r w:rsidRPr="00B06AD8">
        <w:t>. Hydrobiologia 807(1):113-130.</w:t>
      </w:r>
    </w:p>
    <w:p w14:paraId="00C90E52" w14:textId="77777777" w:rsidR="00B06AD8" w:rsidRPr="00B06AD8" w:rsidRDefault="00B06AD8" w:rsidP="00B06AD8">
      <w:pPr>
        <w:pStyle w:val="EndNoteBibliography"/>
        <w:spacing w:after="0"/>
        <w:ind w:left="720" w:hanging="720"/>
      </w:pPr>
      <w:r w:rsidRPr="00B06AD8">
        <w:t>Kimmerer, W. J., and L. Lougee. 2015. Bivalve grazing causes substantial mortality to an estuarine copepod population. Journal of Experimental Marine Biology and Ecology 473:53-63.</w:t>
      </w:r>
    </w:p>
    <w:p w14:paraId="0FAE6813" w14:textId="77777777" w:rsidR="00B06AD8" w:rsidRPr="00B06AD8" w:rsidRDefault="00B06AD8" w:rsidP="00B06AD8">
      <w:pPr>
        <w:pStyle w:val="EndNoteBibliography"/>
        <w:spacing w:after="0"/>
        <w:ind w:left="720" w:hanging="720"/>
      </w:pPr>
      <w:r w:rsidRPr="00B06AD8">
        <w:t>Kimmerer, W. J., and J. K. Thompson. 2014. Phytoplankton growth balanced by clam and zooplankton grazing and net transport into the low-salinity zone of the San Francisco Estuary. Estuaries and Coasts:1-17.</w:t>
      </w:r>
    </w:p>
    <w:p w14:paraId="15B83B6C" w14:textId="77777777" w:rsidR="00B06AD8" w:rsidRPr="00B06AD8" w:rsidRDefault="00B06AD8" w:rsidP="00B06AD8">
      <w:pPr>
        <w:pStyle w:val="EndNoteBibliography"/>
        <w:spacing w:after="0"/>
        <w:ind w:left="720" w:hanging="720"/>
      </w:pPr>
      <w:r w:rsidRPr="00B06AD8">
        <w:t>Lehman, P. W., S. Mayr, L. Liu, and A. Tang. 2015. Tidal day organic and inorganic material flux of ponds in the Liberty Island freshwater tidal wetland. Springer Plus 4:273.</w:t>
      </w:r>
    </w:p>
    <w:p w14:paraId="436DE680" w14:textId="77777777" w:rsidR="00B06AD8" w:rsidRPr="00B06AD8" w:rsidRDefault="00B06AD8" w:rsidP="00B06AD8">
      <w:pPr>
        <w:pStyle w:val="EndNoteBibliography"/>
        <w:spacing w:after="0"/>
        <w:ind w:left="720" w:hanging="720"/>
      </w:pPr>
      <w:r w:rsidRPr="00B06AD8">
        <w:t>Lucas, L. V., and J. K. Thompson. 2012. Changing restoration rules: Exotic bivalves interact with residence time and depth to control phytoplankton productivity. Ecosphere 3(12):art117.</w:t>
      </w:r>
    </w:p>
    <w:p w14:paraId="643E0233" w14:textId="77777777" w:rsidR="00B06AD8" w:rsidRPr="00B06AD8" w:rsidRDefault="00B06AD8" w:rsidP="00B06AD8">
      <w:pPr>
        <w:pStyle w:val="EndNoteBibliography"/>
        <w:spacing w:after="0"/>
        <w:ind w:left="720" w:hanging="720"/>
      </w:pPr>
      <w:r w:rsidRPr="00B06AD8">
        <w:t>Maier, G. O., and C. A. Simenstad. 2009. The role of marsh-derived macrodetritus to the food webs of juvenile Chinook salmon in a large altered estuary. Estuaries and Coasts 32(5):984-998.</w:t>
      </w:r>
    </w:p>
    <w:p w14:paraId="33820044" w14:textId="77777777" w:rsidR="00B06AD8" w:rsidRPr="00B06AD8" w:rsidRDefault="00B06AD8" w:rsidP="00B06AD8">
      <w:pPr>
        <w:pStyle w:val="EndNoteBibliography"/>
        <w:spacing w:after="0"/>
        <w:ind w:left="720" w:hanging="720"/>
      </w:pPr>
      <w:r w:rsidRPr="00B06AD8">
        <w:t>Michel, C. J., and coauthors. 2015. Chinook salmon outmigration survival in wet and dry years in California’s Sacramento River. Canadian Journal of Fisheries and Aquatic Sciences 72(11):1749-1759.</w:t>
      </w:r>
    </w:p>
    <w:p w14:paraId="4A2493A1" w14:textId="77777777" w:rsidR="00B06AD8" w:rsidRPr="00B06AD8" w:rsidRDefault="00B06AD8" w:rsidP="00B06AD8">
      <w:pPr>
        <w:pStyle w:val="EndNoteBibliography"/>
        <w:spacing w:after="0"/>
        <w:ind w:left="720" w:hanging="720"/>
      </w:pPr>
      <w:r w:rsidRPr="00B06AD8">
        <w:t>Moyle, P. B., A. D. Manfree, and P. L. Fiedler. 2014. Suisun Marsh: Ecological History and Possible Futures. Univ of California Press, Berkeley, CA.</w:t>
      </w:r>
    </w:p>
    <w:p w14:paraId="7DE311FB" w14:textId="77777777" w:rsidR="00B06AD8" w:rsidRPr="00B06AD8" w:rsidRDefault="00B06AD8" w:rsidP="00B06AD8">
      <w:pPr>
        <w:pStyle w:val="EndNoteBibliography"/>
        <w:spacing w:after="0"/>
        <w:ind w:left="720" w:hanging="720"/>
      </w:pPr>
      <w:r w:rsidRPr="00B06AD8">
        <w:t>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w:t>
      </w:r>
    </w:p>
    <w:p w14:paraId="4A644C84" w14:textId="77777777" w:rsidR="00B06AD8" w:rsidRPr="00B06AD8" w:rsidRDefault="00B06AD8" w:rsidP="00B06AD8">
      <w:pPr>
        <w:pStyle w:val="EndNoteBibliography"/>
        <w:spacing w:after="0"/>
        <w:ind w:left="720" w:hanging="720"/>
      </w:pPr>
      <w:r w:rsidRPr="00B06AD8">
        <w:t>Oksanen, J., and coauthors. 2016. Community Ecology Package "vegan". Comprehensive R Archive Network (CRAN).</w:t>
      </w:r>
    </w:p>
    <w:p w14:paraId="77EC9939" w14:textId="77777777" w:rsidR="00B06AD8" w:rsidRPr="00B06AD8" w:rsidRDefault="00B06AD8" w:rsidP="00B06AD8">
      <w:pPr>
        <w:pStyle w:val="EndNoteBibliography"/>
        <w:spacing w:after="0"/>
        <w:ind w:left="720" w:hanging="720"/>
      </w:pPr>
      <w:r w:rsidRPr="00B06AD8">
        <w:t>Orsi, J. J. 1995. Food habits of several abundant zooplankton species in the Sacramento-San Joaquin estuary. Interagency Ecological Program for the Sacramento-San Joaquin Estuary (IEP), Stockton, CA.</w:t>
      </w:r>
    </w:p>
    <w:p w14:paraId="60B41DEF" w14:textId="77777777" w:rsidR="00B06AD8" w:rsidRPr="00B06AD8" w:rsidRDefault="00B06AD8" w:rsidP="00B06AD8">
      <w:pPr>
        <w:pStyle w:val="EndNoteBibliography"/>
        <w:spacing w:after="0"/>
        <w:ind w:left="720" w:hanging="720"/>
      </w:pPr>
      <w:r w:rsidRPr="00B06AD8">
        <w:t>Schroeter, R. E., T. A. O'Rear, M. J. Young, and P. B. Moyle. 2015. The aquatic trophic ecology of Suisun Marsh, San Francisco Estuary, California, during autumn in a wet year. San Francisco Estuary and Watershed Science 13(3).</w:t>
      </w:r>
    </w:p>
    <w:p w14:paraId="521EA195" w14:textId="77777777" w:rsidR="00B06AD8" w:rsidRPr="00B06AD8" w:rsidRDefault="00B06AD8" w:rsidP="00B06AD8">
      <w:pPr>
        <w:pStyle w:val="EndNoteBibliography"/>
        <w:spacing w:after="0"/>
        <w:ind w:left="720" w:hanging="720"/>
      </w:pPr>
      <w:r w:rsidRPr="00B06AD8">
        <w:t>Sherman, S., R. Hartman, and D. Contreras, editors. 2017. Effects of Tidal Wetland Restoration on Fish: A Suite of Conceptual Models. Department of Water Resources, Sacramento, CA.</w:t>
      </w:r>
    </w:p>
    <w:p w14:paraId="530977B9" w14:textId="77777777" w:rsidR="00B06AD8" w:rsidRPr="00B06AD8" w:rsidRDefault="00B06AD8" w:rsidP="00B06AD8">
      <w:pPr>
        <w:pStyle w:val="EndNoteBibliography"/>
        <w:spacing w:after="0"/>
        <w:ind w:left="720" w:hanging="720"/>
      </w:pPr>
      <w:r w:rsidRPr="00B06AD8">
        <w:t xml:space="preserve">Slater, S. B., and R. D. Baxter. 2014. Diet, prey selection and body condition of age-0 Delta Smelt, </w:t>
      </w:r>
      <w:r w:rsidRPr="00B06AD8">
        <w:rPr>
          <w:i/>
        </w:rPr>
        <w:t>Hypomesus transpacificus</w:t>
      </w:r>
      <w:r w:rsidRPr="00B06AD8">
        <w:t>, in the upper San Francisco Estuary. San Francisco Estuary and Watershed Science 14(4).</w:t>
      </w:r>
    </w:p>
    <w:p w14:paraId="770152DD" w14:textId="77777777" w:rsidR="00B06AD8" w:rsidRPr="00B06AD8" w:rsidRDefault="00B06AD8" w:rsidP="00B06AD8">
      <w:pPr>
        <w:pStyle w:val="EndNoteBibliography"/>
        <w:spacing w:after="0"/>
        <w:ind w:left="720" w:hanging="720"/>
      </w:pPr>
      <w:r w:rsidRPr="00B06AD8">
        <w:t>Sobczak, W. V., and coauthors. 2005. Detritus fuels ecosystem metabolism but not metazoan food webs in San Francisco Estuary's freshwater Delta. Estuaries 28(1):122-135.</w:t>
      </w:r>
    </w:p>
    <w:p w14:paraId="17F2AC8F" w14:textId="77777777" w:rsidR="00B06AD8" w:rsidRPr="00B06AD8" w:rsidRDefault="00B06AD8" w:rsidP="00B06AD8">
      <w:pPr>
        <w:pStyle w:val="EndNoteBibliography"/>
        <w:spacing w:after="0"/>
        <w:ind w:left="720" w:hanging="720"/>
      </w:pPr>
      <w:r w:rsidRPr="00B06AD8">
        <w:t>Sobczak, W. V., J. E. Cloern, A. D. Jassby, and A. B. Muller-Solger. 2002. Bioavailability of organic matter in a highly disturbed estuary: The role of detrital and algal resources. Proceedings of the National Academy of Sciences 99(12):8101-8105.</w:t>
      </w:r>
    </w:p>
    <w:p w14:paraId="2D5C5F38" w14:textId="77777777" w:rsidR="00B06AD8" w:rsidRPr="00B06AD8" w:rsidRDefault="00B06AD8" w:rsidP="00B06AD8">
      <w:pPr>
        <w:pStyle w:val="EndNoteBibliography"/>
        <w:spacing w:after="0"/>
        <w:ind w:left="720" w:hanging="720"/>
      </w:pPr>
      <w:r w:rsidRPr="00B06AD8">
        <w:t>Sommer, T., and F. Mejia. 2013. A place to call home: a synthesis of Delta Smelt habitat in the upper San Francisco Estuary. San Francisco Estuary and Watershed Science 11(2):25 pages.</w:t>
      </w:r>
    </w:p>
    <w:p w14:paraId="49793279" w14:textId="77777777" w:rsidR="00B06AD8" w:rsidRPr="00B06AD8" w:rsidRDefault="00B06AD8" w:rsidP="00B06AD8">
      <w:pPr>
        <w:pStyle w:val="EndNoteBibliography"/>
        <w:spacing w:after="0"/>
        <w:ind w:left="720" w:hanging="720"/>
      </w:pPr>
      <w:r w:rsidRPr="00B06AD8">
        <w:t>Sommer, T., K. Reece, F. Mejia, and M. Nobriga. 2009. Delta smelt life-history contingents: a possible upstream rearing strategy. IEP Newsletter 22(1):11-13.</w:t>
      </w:r>
    </w:p>
    <w:p w14:paraId="3689A084" w14:textId="77777777" w:rsidR="00B06AD8" w:rsidRPr="00B06AD8" w:rsidRDefault="00B06AD8" w:rsidP="00B06AD8">
      <w:pPr>
        <w:pStyle w:val="EndNoteBibliography"/>
        <w:spacing w:after="0"/>
        <w:ind w:left="720" w:hanging="720"/>
      </w:pPr>
      <w:r w:rsidRPr="00B06AD8">
        <w:t>Sommer, T. R., W. C. Harrell, A. M. Solger, B. Tom, and W. Kimmerer. 2004. Effects of flow variation on channel and floodplain biota and habitats of the Sacramento River, California, USA. Aquatic Conservation 14(3):247-261.</w:t>
      </w:r>
    </w:p>
    <w:p w14:paraId="3FAA6B8E" w14:textId="77777777" w:rsidR="00B06AD8" w:rsidRPr="00B06AD8" w:rsidRDefault="00B06AD8" w:rsidP="00B06AD8">
      <w:pPr>
        <w:pStyle w:val="EndNoteBibliography"/>
        <w:spacing w:after="0"/>
        <w:ind w:left="720" w:hanging="720"/>
      </w:pPr>
      <w:r w:rsidRPr="00B06AD8">
        <w:t>Sommer, T. R., M. L. Nobriga, W. C. Harrell, W. Batham, and W. J. Kimmerer. 2001. Floodplain rearing of juvenile chinook salmon: Evidence of enhanced growth and survival. Canadian Journal of Fisheries and Aquatic Sciences 58(2):325-333.</w:t>
      </w:r>
    </w:p>
    <w:p w14:paraId="2972B011" w14:textId="77777777" w:rsidR="00B06AD8" w:rsidRPr="00B06AD8" w:rsidRDefault="00B06AD8" w:rsidP="00B06AD8">
      <w:pPr>
        <w:pStyle w:val="EndNoteBibliography"/>
        <w:spacing w:after="0"/>
        <w:ind w:left="720" w:hanging="720"/>
      </w:pPr>
      <w:r w:rsidRPr="00B06AD8">
        <w:t>Strong, S. E. 2015. Dissolved inorganic nitrogen and chlorophyll-a at a restored site in Suisun Marsh. San Francisco State University.</w:t>
      </w:r>
    </w:p>
    <w:p w14:paraId="2D644D99" w14:textId="77777777" w:rsidR="00B06AD8" w:rsidRPr="00B06AD8" w:rsidRDefault="00B06AD8" w:rsidP="00B06AD8">
      <w:pPr>
        <w:pStyle w:val="EndNoteBibliography"/>
        <w:spacing w:after="0"/>
        <w:ind w:left="720" w:hanging="720"/>
      </w:pPr>
      <w:r w:rsidRPr="00B06AD8">
        <w:t>Thompson, B., J. A. Ranasinghe, S. Lowe, A. Melwani, and S. B. Weisberg. 2013. Benthic macrofaunal assemblages of the San Francisco Estuary and Delta, USA. Environmental Monitoring and Assessment 185(3):2281-2295.</w:t>
      </w:r>
    </w:p>
    <w:p w14:paraId="5ED8EAA6" w14:textId="77777777" w:rsidR="00B06AD8" w:rsidRPr="00B06AD8" w:rsidRDefault="00B06AD8" w:rsidP="00B06AD8">
      <w:pPr>
        <w:pStyle w:val="EndNoteBibliography"/>
        <w:spacing w:after="0"/>
        <w:ind w:left="720" w:hanging="720"/>
      </w:pPr>
      <w:r w:rsidRPr="00B06AD8">
        <w:t>Tiffan, K. F., J. M. Erhardt, and S. J. St. John. 2014. Prey Availability, Consumption, and Quality Contribute to Variation in Growth of Subyearling Chinook Salmon Rearing in Riverine and Reservoir Habitats. Transactions of the American Fisheries Society 143(1):219-229.</w:t>
      </w:r>
    </w:p>
    <w:p w14:paraId="59A09A54" w14:textId="77777777" w:rsidR="00B06AD8" w:rsidRPr="00B06AD8" w:rsidRDefault="00B06AD8" w:rsidP="00B06AD8">
      <w:pPr>
        <w:pStyle w:val="EndNoteBibliography"/>
        <w:spacing w:after="0"/>
        <w:ind w:left="720" w:hanging="720"/>
      </w:pPr>
      <w:r w:rsidRPr="00B06AD8">
        <w:t>Turner, A. M., and J. C. Trexler. 1997. Sampling aquatic invertebrates from marshes: evaluating the options. Journal of the North American Benthological Society 16(3):694-709.</w:t>
      </w:r>
    </w:p>
    <w:p w14:paraId="1197C52A" w14:textId="77777777" w:rsidR="00B06AD8" w:rsidRPr="00B06AD8" w:rsidRDefault="00B06AD8" w:rsidP="00B06AD8">
      <w:pPr>
        <w:pStyle w:val="EndNoteBibliography"/>
        <w:spacing w:after="0"/>
        <w:ind w:left="720" w:hanging="720"/>
      </w:pPr>
      <w:r w:rsidRPr="00B06AD8">
        <w:t>Utermöhl, H. 1958. Methods of collecting plankton for various purposes are discussed. SIL Communications, 1953-1996 9(1):1-38.</w:t>
      </w:r>
    </w:p>
    <w:p w14:paraId="402BB572" w14:textId="77777777" w:rsidR="00B06AD8" w:rsidRPr="00B06AD8" w:rsidRDefault="00B06AD8" w:rsidP="00B06AD8">
      <w:pPr>
        <w:pStyle w:val="EndNoteBibliography"/>
        <w:spacing w:after="0"/>
        <w:ind w:left="720" w:hanging="720"/>
      </w:pPr>
      <w:r w:rsidRPr="00B06AD8">
        <w:t>Wells, E. 2015. IEP Environmental Monitoring Program Benthos Metadata. C. D. o. W. Resources, editor. Division of Environmental Services, Bay-Delta Monitoring and Analysis Section, West Sacramento, CA.</w:t>
      </w:r>
    </w:p>
    <w:p w14:paraId="431B0363" w14:textId="77777777" w:rsidR="00B06AD8" w:rsidRPr="00B06AD8" w:rsidRDefault="00B06AD8" w:rsidP="00B06AD8">
      <w:pPr>
        <w:pStyle w:val="EndNoteBibliography"/>
        <w:spacing w:after="0"/>
        <w:ind w:left="720" w:hanging="720"/>
      </w:pPr>
      <w:r w:rsidRPr="00B06AD8">
        <w:t>Whitley, S. N., and S. M. Bollens. 2014. Fish assemblages across a vegetation gradient in a restoring tidal freshwater wetland: diets and potential for resource competition. Environmental Biology of Fishes 97(6):659-674.</w:t>
      </w:r>
    </w:p>
    <w:p w14:paraId="6D4A8DE5" w14:textId="77777777" w:rsidR="00B06AD8" w:rsidRPr="00B06AD8" w:rsidRDefault="00B06AD8" w:rsidP="00B06AD8">
      <w:pPr>
        <w:pStyle w:val="EndNoteBibliography"/>
        <w:spacing w:after="0"/>
        <w:ind w:left="720" w:hanging="720"/>
      </w:pPr>
      <w:r w:rsidRPr="00B06AD8">
        <w:t>Williams, J. G. 2012. Juvenile Chinook Salmon (Oncorhynchus tshawytscha) in and Around the San Francisco Estuary. San Francisco Estuary and Watershed Science 10(3).</w:t>
      </w:r>
    </w:p>
    <w:p w14:paraId="7025ABBA" w14:textId="77777777" w:rsidR="00B06AD8" w:rsidRPr="00B06AD8" w:rsidRDefault="00B06AD8" w:rsidP="00B06AD8">
      <w:pPr>
        <w:pStyle w:val="EndNoteBibliography"/>
        <w:ind w:left="720" w:hanging="720"/>
      </w:pPr>
      <w:r w:rsidRPr="00B06AD8">
        <w:t>Yoshiyama, R. M., F. W. Fisher, and P. B. Moyle. 1998. Historical abundance and decline of Chinook salmon in the Central Valley region of California. North American Journal of Fisheries Management 18(3):487-521.</w:t>
      </w:r>
    </w:p>
    <w:p w14:paraId="2E3C346B" w14:textId="0CA6A572" w:rsidR="00C0435E" w:rsidRDefault="00C0435E" w:rsidP="00C0435E">
      <w:r>
        <w:fldChar w:fldCharType="end"/>
      </w:r>
    </w:p>
    <w:p w14:paraId="4A2CB6B5" w14:textId="76C54036"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9-05-01T15:39:00Z" w:initials="HR">
    <w:p w14:paraId="2E463750" w14:textId="1D8C793E" w:rsidR="00B06AD8" w:rsidRDefault="00B06AD8">
      <w:pPr>
        <w:pStyle w:val="CommentText"/>
      </w:pPr>
      <w:r>
        <w:rPr>
          <w:rStyle w:val="CommentReference"/>
        </w:rPr>
        <w:annotationRef/>
      </w:r>
      <w:r>
        <w:t>Bleh. I don’t know what I’m trying to say here.</w:t>
      </w:r>
    </w:p>
  </w:comment>
  <w:comment w:id="14" w:author="Hartman, Rosemary@Wildlife [2]" w:date="2019-04-05T06:56:00Z" w:initials="HR">
    <w:p w14:paraId="15BC5DD4" w14:textId="6527A5F0" w:rsidR="00B06AD8" w:rsidRDefault="00B06AD8">
      <w:pPr>
        <w:pStyle w:val="CommentText"/>
      </w:pPr>
      <w:r>
        <w:rPr>
          <w:rStyle w:val="CommentReference"/>
        </w:rPr>
        <w:annotationRef/>
      </w:r>
      <w:r>
        <w:t>We didn’t find much in the way of year-to-year differences, so it will be hard to tie it to water year. We also don’t have post-resotration data, so it’s gong to be hard to compare.</w:t>
      </w:r>
    </w:p>
  </w:comment>
  <w:comment w:id="15" w:author="Hartman, Rosemary@Wildlife [2]" w:date="2019-04-05T06:57:00Z" w:initials="HR">
    <w:p w14:paraId="089E82C0" w14:textId="440AB938" w:rsidR="00B06AD8" w:rsidRDefault="00B06AD8">
      <w:pPr>
        <w:pStyle w:val="CommentText"/>
      </w:pPr>
      <w:r>
        <w:rPr>
          <w:rStyle w:val="CommentReference"/>
        </w:rPr>
        <w:annotationRef/>
      </w:r>
    </w:p>
  </w:comment>
  <w:comment w:id="23" w:author="Hartman, Rosemary@Wildlife [2]" w:date="2018-12-26T16:12:00Z" w:initials="HR">
    <w:p w14:paraId="4701D46C" w14:textId="40A2208F" w:rsidR="00B06AD8" w:rsidRDefault="00B06AD8">
      <w:pPr>
        <w:pStyle w:val="CommentText"/>
      </w:pPr>
      <w:r>
        <w:rPr>
          <w:rStyle w:val="CommentReference"/>
        </w:rPr>
        <w:annotationRef/>
      </w:r>
      <w:r>
        <w:t>double check diameter of circular net</w:t>
      </w:r>
    </w:p>
  </w:comment>
  <w:comment w:id="29" w:author="Hartman, Rosemary@Wildlife [2]" w:date="2019-04-17T03:56:00Z" w:initials="HR">
    <w:p w14:paraId="22213E99" w14:textId="4AB73A57" w:rsidR="00B06AD8" w:rsidRDefault="00B06AD8">
      <w:pPr>
        <w:pStyle w:val="CommentText"/>
      </w:pPr>
      <w:r>
        <w:rPr>
          <w:rStyle w:val="CommentReference"/>
        </w:rPr>
        <w:annotationRef/>
      </w:r>
      <w:r>
        <w:t>need to revise once analysis is complete</w:t>
      </w:r>
    </w:p>
  </w:comment>
  <w:comment w:id="31" w:author="Hartman, Rosemary@Wildlife" w:date="2019-05-21T12:43:00Z" w:initials="HR">
    <w:p w14:paraId="4E7798F0" w14:textId="6BF3C99F" w:rsidR="00B06AD8" w:rsidRDefault="00B06AD8">
      <w:pPr>
        <w:pStyle w:val="CommentText"/>
      </w:pPr>
      <w:r>
        <w:rPr>
          <w:rStyle w:val="CommentReference"/>
        </w:rPr>
        <w:annotationRef/>
      </w:r>
      <w:r>
        <w:t>cite workplan</w:t>
      </w:r>
    </w:p>
  </w:comment>
  <w:comment w:id="44" w:author="Hartman, Rosemary@DWR" w:date="2019-06-06T15:49:00Z" w:initials="HR">
    <w:p w14:paraId="1800703A" w14:textId="49356667" w:rsidR="00B06AD8" w:rsidRDefault="00B06AD8">
      <w:pPr>
        <w:pStyle w:val="CommentText"/>
      </w:pPr>
      <w:r>
        <w:rPr>
          <w:rStyle w:val="CommentReference"/>
        </w:rPr>
        <w:annotationRef/>
      </w:r>
      <w:r>
        <w:t>Do people want NMDS plots?</w:t>
      </w:r>
    </w:p>
  </w:comment>
  <w:comment w:id="62" w:author="Hartman, Rosemary@DWR" w:date="2019-06-06T14:52:00Z" w:initials="HR">
    <w:p w14:paraId="20F99CF9" w14:textId="0BDE76D4" w:rsidR="00B06AD8" w:rsidRDefault="00B06AD8">
      <w:pPr>
        <w:pStyle w:val="CommentText"/>
      </w:pPr>
      <w:r>
        <w:rPr>
          <w:rStyle w:val="CommentReference"/>
        </w:rPr>
        <w:annotationRef/>
      </w:r>
      <w:r>
        <w:t>run analysis</w:t>
      </w:r>
    </w:p>
  </w:comment>
  <w:comment w:id="63" w:author="Hartman, Rosemary@Wildlife" w:date="2019-05-20T14:35:00Z" w:initials="HR">
    <w:p w14:paraId="7A500799" w14:textId="3A68DF29" w:rsidR="00B06AD8" w:rsidRDefault="00B06AD8">
      <w:pPr>
        <w:pStyle w:val="CommentText"/>
      </w:pPr>
      <w:r>
        <w:rPr>
          <w:rStyle w:val="CommentReference"/>
        </w:rPr>
        <w:annotationRef/>
      </w:r>
      <w:r>
        <w:t>Did matt young’s research go into fall?</w:t>
      </w:r>
    </w:p>
  </w:comment>
  <w:comment w:id="68" w:author="Hartman, Rosemary@Wildlife" w:date="2019-05-17T14:02:00Z" w:initials="HR">
    <w:p w14:paraId="1EFF8305" w14:textId="74330520" w:rsidR="00B06AD8" w:rsidRDefault="00B06AD8">
      <w:pPr>
        <w:pStyle w:val="CommentText"/>
      </w:pPr>
      <w:r>
        <w:rPr>
          <w:rStyle w:val="CommentReference"/>
        </w:rPr>
        <w:annotationRef/>
      </w:r>
      <w:r>
        <w:t>Stacy and I discussed leaving this out for now, writing it up when we have all the data</w:t>
      </w:r>
    </w:p>
  </w:comment>
  <w:comment w:id="73" w:author="Hartman, Rosemary@Wildlife" w:date="2019-04-30T09:33:00Z" w:initials="HR">
    <w:p w14:paraId="5C96E0D8" w14:textId="67725728" w:rsidR="00B06AD8" w:rsidRDefault="00B06AD8">
      <w:pPr>
        <w:pStyle w:val="CommentText"/>
      </w:pPr>
      <w:r>
        <w:rPr>
          <w:rStyle w:val="CommentReference"/>
        </w:rPr>
        <w:annotationRef/>
      </w:r>
      <w:r>
        <w:t>cite document</w:t>
      </w:r>
    </w:p>
  </w:comment>
  <w:comment w:id="74" w:author="Hartman, Rosemary@Wildlife" w:date="2019-04-30T09:52:00Z" w:initials="HR">
    <w:p w14:paraId="6D778041" w14:textId="1446BDB6" w:rsidR="00B06AD8" w:rsidRDefault="00B06AD8">
      <w:pPr>
        <w:pStyle w:val="CommentText"/>
      </w:pPr>
      <w:r>
        <w:rPr>
          <w:rStyle w:val="CommentReference"/>
        </w:rPr>
        <w:annotationRef/>
      </w:r>
      <w:r>
        <w:t>check pore size</w:t>
      </w:r>
    </w:p>
  </w:comment>
  <w:comment w:id="77" w:author="Hartman, Rosemary@Wildlife" w:date="2019-05-01T15:28:00Z" w:initials="HR">
    <w:p w14:paraId="6A83771C" w14:textId="1397A92D" w:rsidR="00B06AD8" w:rsidRDefault="00B06AD8">
      <w:pPr>
        <w:pStyle w:val="CommentText"/>
      </w:pPr>
      <w:r>
        <w:rPr>
          <w:rStyle w:val="CommentReference"/>
        </w:rPr>
        <w:annotationRef/>
      </w:r>
      <w:r>
        <w:t>Get reference</w:t>
      </w:r>
    </w:p>
  </w:comment>
  <w:comment w:id="87" w:author="Hartman, Rosemary@DWR" w:date="2019-06-14T12:18:00Z" w:initials="HR">
    <w:p w14:paraId="59423A38" w14:textId="75BD4DFD" w:rsidR="00B06AD8" w:rsidRDefault="00B06AD8">
      <w:pPr>
        <w:pStyle w:val="CommentText"/>
      </w:pPr>
      <w:r>
        <w:rPr>
          <w:rStyle w:val="CommentReference"/>
        </w:rPr>
        <w:annotationRef/>
      </w:r>
      <w:r>
        <w:t>update</w:t>
      </w:r>
    </w:p>
  </w:comment>
  <w:comment w:id="93" w:author="Hartman, Rosemary@DWR" w:date="2019-06-14T13:10:00Z" w:initials="HR">
    <w:p w14:paraId="0B6558A1" w14:textId="2AD19598" w:rsidR="00B06AD8" w:rsidRDefault="00B06AD8">
      <w:pPr>
        <w:pStyle w:val="CommentText"/>
      </w:pPr>
      <w:r>
        <w:rPr>
          <w:rStyle w:val="CommentReference"/>
        </w:rPr>
        <w:annotationRef/>
      </w:r>
      <w:r>
        <w:t xml:space="preserve">Change groups </w:t>
      </w:r>
    </w:p>
  </w:comment>
  <w:comment w:id="100" w:author="Hartman, Rosemary@Wildlife [2]" w:date="2019-01-29T07:01:00Z" w:initials="HR">
    <w:p w14:paraId="7CE71C1E" w14:textId="7073138C" w:rsidR="00B06AD8" w:rsidRDefault="00B06AD8">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63750" w15:done="0"/>
  <w15:commentEx w15:paraId="15BC5DD4" w15:done="0"/>
  <w15:commentEx w15:paraId="089E82C0" w15:paraIdParent="15BC5DD4" w15:done="0"/>
  <w15:commentEx w15:paraId="4701D46C" w15:done="0"/>
  <w15:commentEx w15:paraId="22213E99" w15:done="0"/>
  <w15:commentEx w15:paraId="4E7798F0" w15:done="0"/>
  <w15:commentEx w15:paraId="1800703A" w15:done="0"/>
  <w15:commentEx w15:paraId="20F99CF9" w15:done="0"/>
  <w15:commentEx w15:paraId="7A500799" w15:done="0"/>
  <w15:commentEx w15:paraId="1EFF8305" w15:done="0"/>
  <w15:commentEx w15:paraId="5C96E0D8" w15:done="0"/>
  <w15:commentEx w15:paraId="6D778041" w15:done="0"/>
  <w15:commentEx w15:paraId="6A83771C" w15:done="0"/>
  <w15:commentEx w15:paraId="59423A38" w15:done="0"/>
  <w15:commentEx w15:paraId="0B6558A1"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63750" w16cid:durableId="20743C22"/>
  <w16cid:commentId w16cid:paraId="15BC5DD4" w16cid:durableId="20517AB3"/>
  <w16cid:commentId w16cid:paraId="089E82C0" w16cid:durableId="20517AEE"/>
  <w16cid:commentId w16cid:paraId="4701D46C" w16cid:durableId="1FCE26E1"/>
  <w16cid:commentId w16cid:paraId="22213E99" w16cid:durableId="20612289"/>
  <w16cid:commentId w16cid:paraId="4E7798F0" w16cid:durableId="208E70EA"/>
  <w16cid:commentId w16cid:paraId="1800703A" w16cid:durableId="20A3B46D"/>
  <w16cid:commentId w16cid:paraId="20F99CF9" w16cid:durableId="20A3A727"/>
  <w16cid:commentId w16cid:paraId="7A500799" w16cid:durableId="208D39C9"/>
  <w16cid:commentId w16cid:paraId="1EFF8305" w16cid:durableId="20893D77"/>
  <w16cid:commentId w16cid:paraId="5C96E0D8" w16cid:durableId="207294F9"/>
  <w16cid:commentId w16cid:paraId="6D778041" w16cid:durableId="20729956"/>
  <w16cid:commentId w16cid:paraId="6A83771C" w16cid:durableId="20743987"/>
  <w16cid:commentId w16cid:paraId="59423A38" w16cid:durableId="20AE0F2C"/>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0D098" w14:textId="77777777" w:rsidR="00B06AD8" w:rsidRDefault="00B06AD8">
      <w:pPr>
        <w:spacing w:after="0" w:line="240" w:lineRule="auto"/>
      </w:pPr>
      <w:r>
        <w:separator/>
      </w:r>
    </w:p>
  </w:endnote>
  <w:endnote w:type="continuationSeparator" w:id="0">
    <w:p w14:paraId="0A00C222" w14:textId="77777777" w:rsidR="00B06AD8" w:rsidRDefault="00B06AD8">
      <w:pPr>
        <w:spacing w:after="0" w:line="240" w:lineRule="auto"/>
      </w:pPr>
      <w:r>
        <w:continuationSeparator/>
      </w:r>
    </w:p>
  </w:endnote>
  <w:endnote w:type="continuationNotice" w:id="1">
    <w:p w14:paraId="3E6C329C" w14:textId="77777777" w:rsidR="00B06AD8" w:rsidRDefault="00B06A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B06AD8" w:rsidRDefault="00B06AD8">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3AC44" w14:textId="77777777" w:rsidR="00B06AD8" w:rsidRDefault="00B06AD8">
      <w:pPr>
        <w:spacing w:after="0" w:line="240" w:lineRule="auto"/>
      </w:pPr>
      <w:r>
        <w:separator/>
      </w:r>
    </w:p>
  </w:footnote>
  <w:footnote w:type="continuationSeparator" w:id="0">
    <w:p w14:paraId="765B5140" w14:textId="77777777" w:rsidR="00B06AD8" w:rsidRDefault="00B06AD8">
      <w:pPr>
        <w:spacing w:after="0" w:line="240" w:lineRule="auto"/>
      </w:pPr>
      <w:r>
        <w:continuationSeparator/>
      </w:r>
    </w:p>
  </w:footnote>
  <w:footnote w:type="continuationNotice" w:id="1">
    <w:p w14:paraId="1182273E" w14:textId="77777777" w:rsidR="00B06AD8" w:rsidRDefault="00B06AD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B06AD8" w:rsidRDefault="00B06AD8">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2"/>
  </w:num>
  <w:num w:numId="3">
    <w:abstractNumId w:val="11"/>
  </w:num>
  <w:num w:numId="4">
    <w:abstractNumId w:val="13"/>
  </w:num>
  <w:num w:numId="5">
    <w:abstractNumId w:val="8"/>
  </w:num>
  <w:num w:numId="6">
    <w:abstractNumId w:val="10"/>
  </w:num>
  <w:num w:numId="7">
    <w:abstractNumId w:val="9"/>
  </w:num>
  <w:num w:numId="8">
    <w:abstractNumId w:val="7"/>
  </w:num>
  <w:num w:numId="9">
    <w:abstractNumId w:val="3"/>
  </w:num>
  <w:num w:numId="10">
    <w:abstractNumId w:val="5"/>
  </w:num>
  <w:num w:numId="11">
    <w:abstractNumId w:val="0"/>
  </w:num>
  <w:num w:numId="12">
    <w:abstractNumId w:val="15"/>
  </w:num>
  <w:num w:numId="13">
    <w:abstractNumId w:val="14"/>
  </w:num>
  <w:num w:numId="14">
    <w:abstractNumId w:val="2"/>
  </w:num>
  <w:num w:numId="15">
    <w:abstractNumId w:val="16"/>
  </w:num>
  <w:num w:numId="16">
    <w:abstractNumId w:val="6"/>
  </w:num>
  <w:num w:numId="17">
    <w:abstractNumId w:val="4"/>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Rosemary.Hartman@wildlife.ca.gov::7df20e5c-ad23-4563-947d-8871cad42ac3"/>
  </w15:person>
  <w15:person w15:author="Hartman, Rosemary@Wildlife [2]">
    <w15:presenceInfo w15:providerId="AD" w15:userId="S-1-5-21-3546993493-1090657416-820600998-24831"/>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311&lt;/item&gt;&lt;item&gt;954&lt;/item&gt;&lt;item&gt;958&lt;/item&gt;&lt;item&gt;964&lt;/item&gt;&lt;item&gt;1117&lt;/item&gt;&lt;item&gt;1152&lt;/item&gt;&lt;item&gt;1212&lt;/item&gt;&lt;item&gt;1221&lt;/item&gt;&lt;item&gt;1223&lt;/item&gt;&lt;item&gt;1246&lt;/item&gt;&lt;item&gt;1252&lt;/item&gt;&lt;item&gt;1275&lt;/item&gt;&lt;item&gt;1299&lt;/item&gt;&lt;item&gt;1301&lt;/item&gt;&lt;item&gt;1571&lt;/item&gt;&lt;item&gt;1572&lt;/item&gt;&lt;item&gt;1581&lt;/item&gt;&lt;item&gt;1613&lt;/item&gt;&lt;item&gt;1618&lt;/item&gt;&lt;item&gt;1643&lt;/item&gt;&lt;item&gt;1696&lt;/item&gt;&lt;item&gt;1874&lt;/item&gt;&lt;item&gt;1876&lt;/item&gt;&lt;item&gt;1879&lt;/item&gt;&lt;item&gt;1928&lt;/item&gt;&lt;item&gt;1953&lt;/item&gt;&lt;item&gt;1997&lt;/item&gt;&lt;item&gt;2028&lt;/item&gt;&lt;item&gt;2125&lt;/item&gt;&lt;item&gt;2255&lt;/item&gt;&lt;item&gt;2276&lt;/item&gt;&lt;item&gt;2318&lt;/item&gt;&lt;item&gt;2358&lt;/item&gt;&lt;item&gt;2374&lt;/item&gt;&lt;item&gt;2376&lt;/item&gt;&lt;item&gt;2425&lt;/item&gt;&lt;item&gt;2468&lt;/item&gt;&lt;item&gt;2477&lt;/item&gt;&lt;item&gt;2495&lt;/item&gt;&lt;item&gt;2498&lt;/item&gt;&lt;item&gt;2499&lt;/item&gt;&lt;item&gt;2500&lt;/item&gt;&lt;item&gt;2508&lt;/item&gt;&lt;item&gt;2526&lt;/item&gt;&lt;item&gt;2529&lt;/item&gt;&lt;item&gt;2539&lt;/item&gt;&lt;item&gt;2548&lt;/item&gt;&lt;item&gt;2549&lt;/item&gt;&lt;item&gt;2551&lt;/item&gt;&lt;item&gt;2601&lt;/item&gt;&lt;item&gt;2604&lt;/item&gt;&lt;item&gt;2611&lt;/item&gt;&lt;item&gt;2641&lt;/item&gt;&lt;item&gt;2645&lt;/item&gt;&lt;item&gt;2646&lt;/item&gt;&lt;item&gt;2691&lt;/item&gt;&lt;item&gt;2719&lt;/item&gt;&lt;item&gt;2720&lt;/item&gt;&lt;item&gt;2722&lt;/item&gt;&lt;item&gt;2723&lt;/item&gt;&lt;/record-ids&gt;&lt;/item&gt;&lt;/Libraries&gt;"/>
  </w:docVars>
  <w:rsids>
    <w:rsidRoot w:val="00A27634"/>
    <w:rsid w:val="00001495"/>
    <w:rsid w:val="0000345F"/>
    <w:rsid w:val="00003BD0"/>
    <w:rsid w:val="0000444B"/>
    <w:rsid w:val="00005B97"/>
    <w:rsid w:val="00015DEC"/>
    <w:rsid w:val="00016554"/>
    <w:rsid w:val="00026582"/>
    <w:rsid w:val="00026900"/>
    <w:rsid w:val="0003440B"/>
    <w:rsid w:val="0003468F"/>
    <w:rsid w:val="000348A0"/>
    <w:rsid w:val="00035F20"/>
    <w:rsid w:val="00036197"/>
    <w:rsid w:val="00036FB2"/>
    <w:rsid w:val="000412DF"/>
    <w:rsid w:val="000513A6"/>
    <w:rsid w:val="00051A5E"/>
    <w:rsid w:val="000527ED"/>
    <w:rsid w:val="00056F69"/>
    <w:rsid w:val="00061A8C"/>
    <w:rsid w:val="0006202E"/>
    <w:rsid w:val="0006310E"/>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7293"/>
    <w:rsid w:val="000F18C7"/>
    <w:rsid w:val="000F1ED8"/>
    <w:rsid w:val="000F3D71"/>
    <w:rsid w:val="00100AD3"/>
    <w:rsid w:val="00104106"/>
    <w:rsid w:val="00106179"/>
    <w:rsid w:val="00114A86"/>
    <w:rsid w:val="001164F9"/>
    <w:rsid w:val="00120B83"/>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DD8"/>
    <w:rsid w:val="00172F2D"/>
    <w:rsid w:val="0017586D"/>
    <w:rsid w:val="0017738C"/>
    <w:rsid w:val="00184CEF"/>
    <w:rsid w:val="00186201"/>
    <w:rsid w:val="0018706D"/>
    <w:rsid w:val="001943C5"/>
    <w:rsid w:val="001960A1"/>
    <w:rsid w:val="001961AE"/>
    <w:rsid w:val="001A0F50"/>
    <w:rsid w:val="001A24E6"/>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D7151"/>
    <w:rsid w:val="001E1ABD"/>
    <w:rsid w:val="001E2057"/>
    <w:rsid w:val="001E35E5"/>
    <w:rsid w:val="001E4797"/>
    <w:rsid w:val="001E4B5E"/>
    <w:rsid w:val="001E5A92"/>
    <w:rsid w:val="001F13AC"/>
    <w:rsid w:val="001F1AAA"/>
    <w:rsid w:val="001F449C"/>
    <w:rsid w:val="001F637D"/>
    <w:rsid w:val="001F76EF"/>
    <w:rsid w:val="0020456D"/>
    <w:rsid w:val="00204F4E"/>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3860"/>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2F5B54"/>
    <w:rsid w:val="003002E0"/>
    <w:rsid w:val="003109B0"/>
    <w:rsid w:val="00313829"/>
    <w:rsid w:val="00324FC0"/>
    <w:rsid w:val="003256C0"/>
    <w:rsid w:val="00326FB7"/>
    <w:rsid w:val="00327C04"/>
    <w:rsid w:val="00327F28"/>
    <w:rsid w:val="0033566F"/>
    <w:rsid w:val="0034055B"/>
    <w:rsid w:val="0034467E"/>
    <w:rsid w:val="00346409"/>
    <w:rsid w:val="00352473"/>
    <w:rsid w:val="003524DA"/>
    <w:rsid w:val="003528D0"/>
    <w:rsid w:val="00360460"/>
    <w:rsid w:val="003637A8"/>
    <w:rsid w:val="00364CE1"/>
    <w:rsid w:val="003706A9"/>
    <w:rsid w:val="00371248"/>
    <w:rsid w:val="0038025A"/>
    <w:rsid w:val="00383111"/>
    <w:rsid w:val="003876FF"/>
    <w:rsid w:val="00387CAC"/>
    <w:rsid w:val="003918A8"/>
    <w:rsid w:val="003942B0"/>
    <w:rsid w:val="003950FE"/>
    <w:rsid w:val="0039682F"/>
    <w:rsid w:val="003975AF"/>
    <w:rsid w:val="003A23C3"/>
    <w:rsid w:val="003A5F56"/>
    <w:rsid w:val="003B0171"/>
    <w:rsid w:val="003B0E2F"/>
    <w:rsid w:val="003B0E58"/>
    <w:rsid w:val="003B1921"/>
    <w:rsid w:val="003B2A28"/>
    <w:rsid w:val="003C49C9"/>
    <w:rsid w:val="003C700C"/>
    <w:rsid w:val="003D759C"/>
    <w:rsid w:val="003E2169"/>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6002"/>
    <w:rsid w:val="00486ACF"/>
    <w:rsid w:val="00486F77"/>
    <w:rsid w:val="00493082"/>
    <w:rsid w:val="00494A26"/>
    <w:rsid w:val="004A17D6"/>
    <w:rsid w:val="004A65AC"/>
    <w:rsid w:val="004B10DD"/>
    <w:rsid w:val="004B324D"/>
    <w:rsid w:val="004B4160"/>
    <w:rsid w:val="004B582B"/>
    <w:rsid w:val="004B76C4"/>
    <w:rsid w:val="004C182E"/>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11A5F"/>
    <w:rsid w:val="00512875"/>
    <w:rsid w:val="00520FA9"/>
    <w:rsid w:val="00525349"/>
    <w:rsid w:val="00537C2F"/>
    <w:rsid w:val="00540E3A"/>
    <w:rsid w:val="00547330"/>
    <w:rsid w:val="0055298E"/>
    <w:rsid w:val="0055315D"/>
    <w:rsid w:val="00555DDC"/>
    <w:rsid w:val="00560E17"/>
    <w:rsid w:val="00562959"/>
    <w:rsid w:val="00565FC5"/>
    <w:rsid w:val="0056639C"/>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76BE"/>
    <w:rsid w:val="005C7121"/>
    <w:rsid w:val="005D190D"/>
    <w:rsid w:val="005D1C64"/>
    <w:rsid w:val="005D3FBD"/>
    <w:rsid w:val="005D4E46"/>
    <w:rsid w:val="005D6199"/>
    <w:rsid w:val="005E1E4E"/>
    <w:rsid w:val="005E2672"/>
    <w:rsid w:val="005E2AF7"/>
    <w:rsid w:val="005E39DB"/>
    <w:rsid w:val="005E7D1D"/>
    <w:rsid w:val="005F58B9"/>
    <w:rsid w:val="005F5F7E"/>
    <w:rsid w:val="00612342"/>
    <w:rsid w:val="00612DE0"/>
    <w:rsid w:val="006147BF"/>
    <w:rsid w:val="006355DC"/>
    <w:rsid w:val="006362A6"/>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85815"/>
    <w:rsid w:val="00690A74"/>
    <w:rsid w:val="006941B4"/>
    <w:rsid w:val="006947B3"/>
    <w:rsid w:val="00697C79"/>
    <w:rsid w:val="006A0472"/>
    <w:rsid w:val="006A0AC7"/>
    <w:rsid w:val="006A0C1B"/>
    <w:rsid w:val="006A2ADF"/>
    <w:rsid w:val="006A491A"/>
    <w:rsid w:val="006A6983"/>
    <w:rsid w:val="006B05FB"/>
    <w:rsid w:val="006B096A"/>
    <w:rsid w:val="006B0D73"/>
    <w:rsid w:val="006B1764"/>
    <w:rsid w:val="006B264F"/>
    <w:rsid w:val="006B30EF"/>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160C"/>
    <w:rsid w:val="00731F96"/>
    <w:rsid w:val="00733A19"/>
    <w:rsid w:val="0073653E"/>
    <w:rsid w:val="00737EC8"/>
    <w:rsid w:val="0074128D"/>
    <w:rsid w:val="0075364B"/>
    <w:rsid w:val="00754E6E"/>
    <w:rsid w:val="00755F1B"/>
    <w:rsid w:val="00762728"/>
    <w:rsid w:val="00762B5E"/>
    <w:rsid w:val="00782BCA"/>
    <w:rsid w:val="00783150"/>
    <w:rsid w:val="00787C63"/>
    <w:rsid w:val="007955EE"/>
    <w:rsid w:val="007A6743"/>
    <w:rsid w:val="007A7657"/>
    <w:rsid w:val="007B0944"/>
    <w:rsid w:val="007B0AB4"/>
    <w:rsid w:val="007C100D"/>
    <w:rsid w:val="007C4A1E"/>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34E6A"/>
    <w:rsid w:val="00835089"/>
    <w:rsid w:val="00840D88"/>
    <w:rsid w:val="008414E0"/>
    <w:rsid w:val="00841DE9"/>
    <w:rsid w:val="00850091"/>
    <w:rsid w:val="00850B89"/>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542"/>
    <w:rsid w:val="00906616"/>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E736F"/>
    <w:rsid w:val="009E7682"/>
    <w:rsid w:val="009F05B4"/>
    <w:rsid w:val="009F6D45"/>
    <w:rsid w:val="009F7207"/>
    <w:rsid w:val="009F731B"/>
    <w:rsid w:val="00A01AC6"/>
    <w:rsid w:val="00A02055"/>
    <w:rsid w:val="00A036B3"/>
    <w:rsid w:val="00A04FDC"/>
    <w:rsid w:val="00A0716C"/>
    <w:rsid w:val="00A22DE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D8"/>
    <w:rsid w:val="00B12634"/>
    <w:rsid w:val="00B14E38"/>
    <w:rsid w:val="00B23F34"/>
    <w:rsid w:val="00B264BD"/>
    <w:rsid w:val="00B26EC0"/>
    <w:rsid w:val="00B40B03"/>
    <w:rsid w:val="00B5455D"/>
    <w:rsid w:val="00B55DFC"/>
    <w:rsid w:val="00B618F3"/>
    <w:rsid w:val="00B65EF5"/>
    <w:rsid w:val="00B676C1"/>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6D0F"/>
    <w:rsid w:val="00C212F8"/>
    <w:rsid w:val="00C21500"/>
    <w:rsid w:val="00C22785"/>
    <w:rsid w:val="00C30862"/>
    <w:rsid w:val="00C36800"/>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C248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51D"/>
    <w:rsid w:val="00D36868"/>
    <w:rsid w:val="00D43B05"/>
    <w:rsid w:val="00D47CED"/>
    <w:rsid w:val="00D50842"/>
    <w:rsid w:val="00D53C64"/>
    <w:rsid w:val="00D57030"/>
    <w:rsid w:val="00D608CA"/>
    <w:rsid w:val="00D62DD4"/>
    <w:rsid w:val="00D64CDF"/>
    <w:rsid w:val="00D65F3D"/>
    <w:rsid w:val="00D75FC7"/>
    <w:rsid w:val="00D7623E"/>
    <w:rsid w:val="00D77360"/>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5942"/>
    <w:rsid w:val="00E542EC"/>
    <w:rsid w:val="00E56397"/>
    <w:rsid w:val="00E60641"/>
    <w:rsid w:val="00E62242"/>
    <w:rsid w:val="00E62992"/>
    <w:rsid w:val="00E67D51"/>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142"/>
    <w:rsid w:val="00ED18EE"/>
    <w:rsid w:val="00EE27DF"/>
    <w:rsid w:val="00EE3114"/>
    <w:rsid w:val="00EE34B1"/>
    <w:rsid w:val="00EE44D3"/>
    <w:rsid w:val="00EF0D85"/>
    <w:rsid w:val="00EF3754"/>
    <w:rsid w:val="00F017C6"/>
    <w:rsid w:val="00F11AFD"/>
    <w:rsid w:val="00F13F8E"/>
    <w:rsid w:val="00F14858"/>
    <w:rsid w:val="00F21D09"/>
    <w:rsid w:val="00F23A4E"/>
    <w:rsid w:val="00F26350"/>
    <w:rsid w:val="00F27CF9"/>
    <w:rsid w:val="00F326FB"/>
    <w:rsid w:val="00F41E90"/>
    <w:rsid w:val="00F4333E"/>
    <w:rsid w:val="00F45C89"/>
    <w:rsid w:val="00F56D89"/>
    <w:rsid w:val="00F57718"/>
    <w:rsid w:val="00F57AC8"/>
    <w:rsid w:val="00F640C3"/>
    <w:rsid w:val="00F6728C"/>
    <w:rsid w:val="00F67BEE"/>
    <w:rsid w:val="00F75567"/>
    <w:rsid w:val="00F80258"/>
    <w:rsid w:val="00F829AA"/>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emf"/><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png"/><Relationship Id="rId50" Type="http://schemas.openxmlformats.org/officeDocument/2006/relationships/image" Target="media/image38.em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emf"/><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gif"/><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emf"/><Relationship Id="rId45" Type="http://schemas.openxmlformats.org/officeDocument/2006/relationships/image" Target="media/image33.emf"/><Relationship Id="rId53"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eader" Target="header1.xml"/><Relationship Id="rId51"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269E37-F2AE-4EDE-962A-9F3EFF739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0</TotalTime>
  <Pages>55</Pages>
  <Words>23710</Words>
  <Characters>135150</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5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20</cp:revision>
  <cp:lastPrinted>2016-06-01T15:53:00Z</cp:lastPrinted>
  <dcterms:created xsi:type="dcterms:W3CDTF">2019-06-03T20:41:00Z</dcterms:created>
  <dcterms:modified xsi:type="dcterms:W3CDTF">2019-06-17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